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r w:rsidR="00A22B93">
        <w:t>Azman</w:t>
      </w:r>
      <w:r w:rsidR="00E45923">
        <w:t>, Caroline O. Buckee</w:t>
      </w:r>
    </w:p>
    <w:p w14:paraId="53252D57" w14:textId="77777777" w:rsidR="0035631B" w:rsidRDefault="0035631B"/>
    <w:p w14:paraId="7578E801" w14:textId="1CA73CC3" w:rsidR="000E73B9" w:rsidRPr="00E45923" w:rsidRDefault="0035631B">
      <w:r>
        <w:t>* peak@mail.harvard.edu</w:t>
      </w:r>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6ECFE034" w:rsidR="00417BC4" w:rsidRDefault="00EC6207" w:rsidP="00A22B93">
      <w:r>
        <w:t>Vaccine-derived h</w:t>
      </w:r>
      <w:r w:rsidR="00A22B93">
        <w:t>erd immunity wane over time due to</w:t>
      </w:r>
      <w:r w:rsidR="00597617">
        <w:t xml:space="preserve"> factors including</w:t>
      </w:r>
      <w:r w:rsidR="00A22B93">
        <w:t xml:space="preserve"> short-lived vaccine efficacy or </w:t>
      </w:r>
      <w:r w:rsidR="00597617">
        <w:t>an influx</w:t>
      </w:r>
      <w:r w:rsidR="00A22B93">
        <w:t xml:space="preserve">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11F282E1"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04EA3BC7"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r w:rsidR="00597617">
        <w:t xml:space="preserve"> These findings help explain why an outbreak was sustained in the Protection of Civilians Camp in Bentiu,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6947B86" w:rsidR="003542BB" w:rsidRDefault="003542BB">
      <w:r>
        <w:t xml:space="preserve">These are not merely hypothetical concerns. In the Bentiu </w:t>
      </w:r>
      <w:r w:rsidR="001E6C5D">
        <w:t>Protection of Civilians</w:t>
      </w:r>
      <w:r>
        <w:t xml:space="preserve"> (PoC)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commentRangeStart w:id="0"/>
      <w:r w:rsidR="00FF1173">
        <w:t>381</w:t>
      </w:r>
      <w:r w:rsidR="00023416">
        <w:t xml:space="preserve"> </w:t>
      </w:r>
      <w:commentRangeEnd w:id="0"/>
      <w:r w:rsidR="00597617">
        <w:rPr>
          <w:rStyle w:val="CommentReference"/>
        </w:rPr>
        <w:commentReference w:id="0"/>
      </w:r>
      <w:r w:rsidR="00023416">
        <w:t>cases beginning in</w:t>
      </w:r>
      <w:r>
        <w:t xml:space="preserve"> </w:t>
      </w:r>
      <w:r w:rsidR="00023416">
        <w:t>October</w:t>
      </w:r>
      <w:r>
        <w:t xml:space="preserve"> 2016</w:t>
      </w:r>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1319B618" w:rsidR="00215957" w:rsidRPr="00A445BB" w:rsidRDefault="00A445BB" w:rsidP="00A445BB">
      <w:r>
        <w:t>Following a large scale-up in control measures, such as mass vaccination, a period of low incidence, called the honeymoon period, is expected.</w:t>
      </w:r>
      <w:r>
        <w:fldChar w:fldCharType="begin" w:fldLock="1"/>
      </w:r>
      <w:r w:rsidR="00403D15">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B66BAD" w:rsidRPr="00B66BAD">
        <w:rPr>
          <w:noProof/>
          <w:vertAlign w:val="superscript"/>
        </w:rPr>
        <w:t>9</w:t>
      </w:r>
      <w:r>
        <w:fldChar w:fldCharType="end"/>
      </w:r>
      <w:r>
        <w:t xml:space="preserve"> Modeling studies of other disease systems (e.g., HIV,</w:t>
      </w:r>
      <w:r>
        <w:fldChar w:fldCharType="begin" w:fldLock="1"/>
      </w:r>
      <w:r w:rsidR="00403D15">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0,11&lt;/sup&gt;", "plainTextFormattedCitation" : "10,11", "previouslyFormattedCitation" : "&lt;sup&gt;10,11&lt;/sup&gt;" }, "properties" : { "noteIndex" : 0 }, "schema" : "https://github.com/citation-style-language/schema/raw/master/csl-citation.json" }</w:instrText>
      </w:r>
      <w:r>
        <w:fldChar w:fldCharType="separate"/>
      </w:r>
      <w:r w:rsidR="00B66BAD" w:rsidRPr="00B66BAD">
        <w:rPr>
          <w:noProof/>
          <w:vertAlign w:val="superscript"/>
        </w:rPr>
        <w:t>10,11</w:t>
      </w:r>
      <w:r>
        <w:fldChar w:fldCharType="end"/>
      </w:r>
      <w:r>
        <w:t xml:space="preserve"> measles,</w:t>
      </w:r>
      <w:r>
        <w:fldChar w:fldCharType="begin" w:fldLock="1"/>
      </w:r>
      <w:r w:rsidR="00403D15">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B66BAD" w:rsidRPr="00B66BAD">
        <w:rPr>
          <w:noProof/>
          <w:vertAlign w:val="superscript"/>
        </w:rPr>
        <w:t>12</w:t>
      </w:r>
      <w:r>
        <w:fldChar w:fldCharType="end"/>
      </w:r>
      <w:r>
        <w:t xml:space="preserve"> pertussis,</w:t>
      </w:r>
      <w:r>
        <w:fldChar w:fldCharType="begin" w:fldLock="1"/>
      </w:r>
      <w:r w:rsidR="00403D15">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B66BAD" w:rsidRPr="00B66BAD">
        <w:rPr>
          <w:noProof/>
          <w:vertAlign w:val="superscript"/>
        </w:rPr>
        <w:t>13</w:t>
      </w:r>
      <w:r>
        <w:fldChar w:fldCharType="end"/>
      </w:r>
      <w:r>
        <w:t xml:space="preserve"> and rubella</w:t>
      </w:r>
      <w:r>
        <w:fldChar w:fldCharType="begin" w:fldLock="1"/>
      </w:r>
      <w:r w:rsidR="00403D15">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B66BAD" w:rsidRPr="00B66BAD">
        <w:rPr>
          <w:noProof/>
          <w:vertAlign w:val="superscript"/>
        </w:rPr>
        <w:t>14</w:t>
      </w:r>
      <w:r>
        <w:fldChar w:fldCharType="end"/>
      </w:r>
      <w:r>
        <w:t>) have shown a relationship between herd immunity and factors such as the VE profile, VC, demographic turnover, and R</w:t>
      </w:r>
      <w:r>
        <w:rPr>
          <w:vertAlign w:val="subscript"/>
        </w:rPr>
        <w:t>0</w:t>
      </w:r>
      <w:r>
        <w:t xml:space="preserve">, but no study to our knowledge has demonstrated the relative contributions of these driving factors </w:t>
      </w:r>
      <w:r w:rsidR="00E701DB">
        <w:t>nor considered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w:t>
      </w:r>
      <w:r w:rsidR="002F2F2F">
        <w:lastRenderedPageBreak/>
        <w:t>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62C6F245"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Fig 1</w:t>
      </w:r>
      <w:r w:rsidR="00C346FB">
        <w:t>)</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403D1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5,16&lt;/sup&gt;" }, "properties" : { "noteIndex" : 0 }, "schema" : "https://github.com/citation-style-language/schema/raw/master/csl-citation.json" }</w:instrText>
      </w:r>
      <w:r w:rsidR="003542BB">
        <w:fldChar w:fldCharType="separate"/>
      </w:r>
      <w:r w:rsidR="00B66BAD" w:rsidRPr="00B66BAD">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on are well-mixed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m:oMath>
        <m:r>
          <w:rPr>
            <w:rFonts w:ascii="Cambria Math" w:hAnsi="Cambria Math"/>
          </w:rPr>
          <m:t>S</m:t>
        </m:r>
      </m:oMath>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0062B13A" w:rsidR="006B582E" w:rsidRDefault="006B582E" w:rsidP="005C7B32">
      <w:r>
        <w:t xml:space="preserve">The system of ordinary differential equations generated by the model was solved using the </w:t>
      </w:r>
      <w:r>
        <w:rPr>
          <w:i/>
        </w:rPr>
        <w:t>deSolve</w:t>
      </w:r>
      <w:r>
        <w:t xml:space="preserve"> package</w:t>
      </w:r>
      <w:r>
        <w:fldChar w:fldCharType="begin" w:fldLock="1"/>
      </w:r>
      <w:r w:rsidR="00403D1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B66BAD" w:rsidRPr="00B66BAD">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66FAC3D6" w:rsidR="005C7B32" w:rsidRDefault="00C346FB" w:rsidP="005C7B32">
      <w:r>
        <w:t xml:space="preserve">We adapted monthly </w:t>
      </w:r>
      <m:oMath>
        <m:r>
          <w:rPr>
            <w:rFonts w:ascii="Cambria Math" w:hAnsi="Cambria Math"/>
          </w:rPr>
          <m:t>VE(t)</m:t>
        </m:r>
      </m:oMath>
      <w:r>
        <w:t xml:space="preserve"> estimates u</w:t>
      </w:r>
      <w:r w:rsidR="003542BB">
        <w:t>sing data from Clemens et al.</w:t>
      </w:r>
      <w:r w:rsidR="003542BB">
        <w:fldChar w:fldCharType="begin" w:fldLock="1"/>
      </w:r>
      <w:r w:rsidR="00403D1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lt;/sup&gt;", "plainTextFormattedCitation" : "18", "previouslyFormattedCitation" : "&lt;sup&gt;18&lt;/sup&gt;" }, "properties" : { "noteIndex" : 0 }, "schema" : "https://github.com/citation-style-language/schema/raw/master/csl-citation.json" }</w:instrText>
      </w:r>
      <w:r w:rsidR="003542BB">
        <w:fldChar w:fldCharType="separate"/>
      </w:r>
      <w:r w:rsidR="00B66BAD" w:rsidRPr="00B66BAD">
        <w:rPr>
          <w:noProof/>
          <w:vertAlign w:val="superscript"/>
        </w:rPr>
        <w:t>18</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BE4FAD">
        <w:t xml:space="preserve"> We </w:t>
      </w:r>
      <w:r>
        <w:t xml:space="preserve">define </w:t>
      </w:r>
      <m:oMath>
        <m:r>
          <w:rPr>
            <w:rFonts w:ascii="Cambria Math" w:hAnsi="Cambria Math"/>
          </w:rPr>
          <m:t>VE(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m:oMath>
        <m:r>
          <w:rPr>
            <w:rFonts w:ascii="Cambria Math" w:hAnsi="Cambria Math"/>
          </w:rPr>
          <m:t>VE(t)</m:t>
        </m:r>
      </m:oMath>
      <w:r>
        <w:t xml:space="preserve"> of WC and BS-WC vac</w:t>
      </w:r>
      <w:r w:rsidR="003542BB">
        <w:t>cines using tables provided by Durham et al.</w:t>
      </w:r>
      <w:r w:rsidR="003542BB">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54B96B64"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403D1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20&lt;/sup&gt;", "plainTextFormattedCitation" : "20", "previouslyFormattedCitation" : "&lt;sup&gt;20&lt;/sup&gt;" }, "properties" : { "noteIndex" : 0 }, "schema" : "https://github.com/citation-style-language/schema/raw/master/csl-citation.json" }</w:instrText>
      </w:r>
      <w:r w:rsidR="00046565">
        <w:fldChar w:fldCharType="separate"/>
      </w:r>
      <w:r w:rsidR="00B66BAD" w:rsidRPr="00B66BAD">
        <w:rPr>
          <w:noProof/>
          <w:vertAlign w:val="superscript"/>
        </w:rPr>
        <w:t>20</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1E6C5D">
        <w:t xml:space="preserve">PoC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w:t>
      </w:r>
      <w:r w:rsidR="002C409D">
        <w:lastRenderedPageBreak/>
        <w:t>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88685D"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Borell-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i.e., “Mass then Maintain.”</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05200311" w:rsidR="009D0774" w:rsidRDefault="009D0774" w:rsidP="005C7B32">
      <w:pPr>
        <w:rPr>
          <w:i/>
        </w:rPr>
      </w:pPr>
      <w:r>
        <w:rPr>
          <w:i/>
        </w:rPr>
        <w:t xml:space="preserve">Bentiu PoC </w:t>
      </w:r>
      <w:r w:rsidR="000C2BED">
        <w:rPr>
          <w:i/>
        </w:rPr>
        <w:t xml:space="preserve">Camp </w:t>
      </w:r>
      <w:r>
        <w:rPr>
          <w:i/>
        </w:rPr>
        <w:t>Case Study</w:t>
      </w:r>
    </w:p>
    <w:p w14:paraId="76A2A3DB" w14:textId="07F3E06F" w:rsidR="0083178D" w:rsidRDefault="00505B2E" w:rsidP="00505B2E">
      <w:r>
        <w:t>To demonstrate the value of estimating waning herd immunity, we focus on the recent experiences with vaccination</w:t>
      </w:r>
      <w:r w:rsidR="00E601F2">
        <w:t>, population changes,</w:t>
      </w:r>
      <w:r>
        <w:t xml:space="preserve"> and an outbreak in the Bentiu PoC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nearly linear growth</w:t>
      </w:r>
      <w:r>
        <w:t xml:space="preserve"> </w:t>
      </w:r>
      <w:r w:rsidR="00E601F2">
        <w:t>from February 2014 to June 2014; (2)</w:t>
      </w:r>
      <w:r>
        <w:t xml:space="preserve"> nearly exponential </w:t>
      </w:r>
      <w:r>
        <w:lastRenderedPageBreak/>
        <w:t>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r w:rsidR="00176FEC">
        <w:t>Bentiu PoC</w:t>
      </w:r>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5C62ED22" w:rsidR="00CF2EF3" w:rsidRDefault="00FB1466" w:rsidP="00FB1466">
      <w:r>
        <w:br/>
        <w:t>We estimated the susceptibility profile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 (</w:t>
      </w:r>
      <m:oMath>
        <m:r>
          <w:rPr>
            <w:rFonts w:ascii="Cambria Math" w:hAnsi="Cambria Math"/>
          </w:rPr>
          <m:t>N</m:t>
        </m:r>
        <m:d>
          <m:dPr>
            <m:ctrlPr>
              <w:rPr>
                <w:rFonts w:ascii="Cambria Math" w:hAnsi="Cambria Math"/>
                <w:i/>
              </w:rPr>
            </m:ctrlPr>
          </m:dPr>
          <m:e>
            <m:r>
              <w:rPr>
                <w:rFonts w:ascii="Cambria Math" w:hAnsi="Cambria Math"/>
              </w:rPr>
              <m:t>t</m:t>
            </m:r>
          </m:e>
        </m:d>
      </m:oMath>
      <w:r w:rsidR="00E601F2">
        <w:t>)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r w:rsidR="007C5881">
        <w:t>igration rates were set to zero;</w:t>
      </w:r>
      <w:r>
        <w:t xml:space="preserve"> and birth/death rates set to zero. To isolate the impact of each driver</w:t>
      </w:r>
      <w:r w:rsidR="00CF2EF3">
        <w:t xml:space="preserve"> of waning herd immunity, we simulated univariate counterfactual scenarios under which one driver is set to the “observed” condition while the other three were held at the counterfactual condition (Table 1).</w:t>
      </w:r>
    </w:p>
    <w:p w14:paraId="238E0059" w14:textId="77777777" w:rsidR="00FB1466" w:rsidRDefault="00FB1466" w:rsidP="00FB1466"/>
    <w:p w14:paraId="57A7BED4" w14:textId="5123B750" w:rsidR="00F539C6" w:rsidRDefault="00FB1466">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uni</w:t>
      </w:r>
      <w:r w:rsidR="007C5881">
        <w:t xml:space="preserve">variat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For each univariat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r w:rsidR="006168CB">
        <w:t>alculat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r>
        <w:rPr>
          <w:i/>
        </w:rPr>
        <w:t>Duration of h</w:t>
      </w:r>
      <w:r w:rsidR="00BE2545">
        <w:rPr>
          <w:i/>
        </w:rPr>
        <w:t>erd p</w:t>
      </w:r>
      <w:r w:rsidR="006B582E">
        <w:rPr>
          <w:i/>
        </w:rPr>
        <w:t>rotection</w:t>
      </w:r>
      <w:r w:rsidR="00BE2545">
        <w:rPr>
          <w:i/>
        </w:rPr>
        <w:t xml:space="preserve"> depends on VE and migration</w:t>
      </w:r>
    </w:p>
    <w:p w14:paraId="27FD66C6" w14:textId="2CE51C4D"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w:t>
      </w:r>
      <w:r w:rsidR="00D60633">
        <w:t>Fig 2</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R</w:t>
      </w:r>
      <w:r w:rsidR="00AC44CF">
        <w:rPr>
          <w:i/>
          <w:vertAlign w:val="subscript"/>
        </w:rPr>
        <w:t>e</w:t>
      </w:r>
      <w:r w:rsidR="00AC44CF">
        <w:rPr>
          <w:i/>
        </w:rPr>
        <w:t>(t)</w:t>
      </w:r>
    </w:p>
    <w:p w14:paraId="2C1518C4" w14:textId="318EDCEF"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403D1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5&lt;/sup&gt;", "plainTextFormattedCitation" : "25", "previouslyFormattedCitation" : "&lt;sup&gt;25&lt;/sup&gt;" }, "properties" : { "noteIndex" : 0 }, "schema" : "https://github.com/citation-style-language/schema/raw/master/csl-citation.json" }</w:instrText>
      </w:r>
      <w:r w:rsidR="00046565">
        <w:fldChar w:fldCharType="separate"/>
      </w:r>
      <w:r w:rsidR="00B66BAD" w:rsidRPr="00B66BAD">
        <w:rPr>
          <w:noProof/>
          <w:vertAlign w:val="superscript"/>
        </w:rPr>
        <w:t>25</w:t>
      </w:r>
      <w:r w:rsidR="00046565">
        <w:fldChar w:fldCharType="end"/>
      </w:r>
      <w:r>
        <w:t xml:space="preserve"> </w:t>
      </w:r>
      <w:r w:rsidR="00DC6A61">
        <w:t xml:space="preserve">Holding vaccine coverage at 100%, </w:t>
      </w:r>
      <w:r w:rsidR="003640B7">
        <w:t xml:space="preserve">Fig 3 </w:t>
      </w:r>
      <w:r w:rsidR="00890B56">
        <w:t xml:space="preserve">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5AAAFA6D"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002C0D">
        <w:t xml:space="preserve">Fig 5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the migration rate recorded in Bentiu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opulation turnover observed in Dhaka in the study by Qadri et al</w:t>
      </w:r>
      <w:r w:rsidR="00046565">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Bentiu PoC</w:t>
      </w:r>
      <w:r>
        <w:rPr>
          <w:i/>
        </w:rPr>
        <w:t xml:space="preserve"> Camp</w:t>
      </w:r>
    </w:p>
    <w:p w14:paraId="5CCF5D4C" w14:textId="61702370" w:rsidR="00520DD4" w:rsidRDefault="009B1E00" w:rsidP="00520DD4">
      <w:r>
        <w:t>The Bentiu PoC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m:oMath>
        <m:r>
          <w:rPr>
            <w:rFonts w:ascii="Cambria Math" w:hAnsi="Cambria Math"/>
          </w:rPr>
          <m:t>N(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8A486F5" w:rsidR="00403CC2" w:rsidRPr="00403CC2" w:rsidRDefault="00403CC2" w:rsidP="00403CC2">
      <w:pPr>
        <w:rPr>
          <w:b/>
        </w:rPr>
      </w:pPr>
      <w:r w:rsidRPr="00403CC2">
        <w:rPr>
          <w:b/>
        </w:rPr>
        <w:lastRenderedPageBreak/>
        <w:t>Table 1. Drivers of waning herd immunity in Bentiu PoC</w:t>
      </w:r>
      <w:r w:rsidR="00BE225F">
        <w:rPr>
          <w:b/>
        </w:rPr>
        <w:t xml:space="preserve"> Camp</w:t>
      </w:r>
      <w:bookmarkStart w:id="1" w:name="_GoBack"/>
      <w:bookmarkEnd w:id="1"/>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r>
              <w:rPr>
                <w:b/>
                <w:sz w:val="20"/>
                <w:szCs w:val="20"/>
              </w:rPr>
              <w:t>on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218F930A" w:rsidR="007C15E6" w:rsidRPr="009D0774" w:rsidRDefault="007C15E6" w:rsidP="007C15E6">
            <w:pPr>
              <w:jc w:val="center"/>
              <w:rPr>
                <w:sz w:val="20"/>
                <w:szCs w:val="20"/>
              </w:rPr>
            </w:pPr>
            <w:r>
              <w:rPr>
                <w:sz w:val="20"/>
                <w:szCs w:val="20"/>
              </w:rPr>
              <w:t>0.2</w:t>
            </w:r>
            <w:r w:rsidR="00C930E1">
              <w:rPr>
                <w:sz w:val="20"/>
                <w:szCs w:val="20"/>
              </w:rPr>
              <w:t>0</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88685D"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65D2F0" w14:textId="77777777" w:rsidR="00612D10" w:rsidRPr="001850C4" w:rsidRDefault="00612D10">
      <w:pPr>
        <w:rPr>
          <w:b/>
        </w:rPr>
      </w:pP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1538393"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403D1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B66BAD" w:rsidRPr="00B66BAD">
        <w:rPr>
          <w:noProof/>
          <w:vertAlign w:val="superscript"/>
        </w:rPr>
        <w:t>26</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6762BB65" w:rsidR="00575CD5" w:rsidRDefault="00575CD5" w:rsidP="00575CD5">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403D15">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27&lt;/sup&gt;", "plainTextFormattedCitation" : "27", "previouslyFormattedCitation" : "&lt;sup&gt;27&lt;/sup&gt;" }, "properties" : { "noteIndex" : 0 }, "schema" : "https://github.com/citation-style-language/schema/raw/master/csl-citation.json" }</w:instrText>
      </w:r>
      <w:r w:rsidR="007A6AEE">
        <w:fldChar w:fldCharType="separate"/>
      </w:r>
      <w:r w:rsidR="00B66BAD" w:rsidRPr="00B66BAD">
        <w:rPr>
          <w:noProof/>
          <w:vertAlign w:val="superscript"/>
        </w:rPr>
        <w:t>27</w:t>
      </w:r>
      <w:r w:rsidR="007A6AEE">
        <w:fldChar w:fldCharType="end"/>
      </w:r>
      <w:r w:rsidR="007A6AEE">
        <w:t xml:space="preserve"> </w:t>
      </w:r>
      <w:r>
        <w:t>The role of mobility in connecting a heterogeneous transmission landscape was demonstrated by Azman et al.</w:t>
      </w:r>
      <w:r>
        <w:fldChar w:fldCharType="begin" w:fldLock="1"/>
      </w:r>
      <w:r w:rsidR="00403D1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B66BAD" w:rsidRPr="00B66BAD">
        <w:rPr>
          <w:noProof/>
          <w:vertAlign w:val="superscript"/>
        </w:rPr>
        <w:t>28</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727DE7D7"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w:t>
      </w:r>
      <w:r w:rsidR="006118CA">
        <w:lastRenderedPageBreak/>
        <w:t>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403D15">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29&lt;/sup&gt;", "plainTextFormattedCitation" : "29", "previouslyFormattedCitation" : "&lt;sup&gt;29&lt;/sup&gt;" }, "properties" : { "noteIndex" : 0 }, "schema" : "https://github.com/citation-style-language/schema/raw/master/csl-citation.json" }</w:instrText>
      </w:r>
      <w:r w:rsidR="0009137F">
        <w:fldChar w:fldCharType="separate"/>
      </w:r>
      <w:r w:rsidR="00B66BAD" w:rsidRPr="00B66BAD">
        <w:rPr>
          <w:noProof/>
          <w:vertAlign w:val="superscript"/>
        </w:rPr>
        <w:t>29</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2FAE897" w14:textId="77777777" w:rsidR="0088685D" w:rsidRDefault="0088685D" w:rsidP="00596D3C"/>
    <w:p w14:paraId="1D96426E" w14:textId="456FE038" w:rsidR="0088685D" w:rsidRDefault="00CB5408" w:rsidP="00596D3C">
      <w:r>
        <w:t>Our model assumes a leaky</w:t>
      </w:r>
      <w:r w:rsidR="0088685D">
        <w:t xml:space="preserve"> mode of vaccine action, whereby the direct effect of the vaccine wanes over time for a given recipient. However, our calculation of proportion susceptible (X(t)) is robust to other assumptions regarding vaccine action, </w:t>
      </w:r>
      <w:r>
        <w:t xml:space="preserve">including </w:t>
      </w:r>
      <w:r w:rsidR="0088685D">
        <w:t xml:space="preserve">all or nothing. </w:t>
      </w:r>
      <w:r w:rsidR="00146272">
        <w:t>The equation for X(t) is blind to whether it is the number of vaccinated or the vaccine efficacy which changes over tim</w:t>
      </w:r>
      <w:r>
        <w:t>e, for an all or nothing and leaky</w:t>
      </w:r>
      <w:r w:rsidR="00146272">
        <w:t xml:space="preserve"> vaccine, respectively (Fig S5). </w:t>
      </w:r>
      <w:r w:rsidR="0088685D">
        <w:t>This can be rapidly shown by simplifying the model to a single vaccine compartment V</w:t>
      </w:r>
      <w:r w:rsidR="00C06A72">
        <w:t xml:space="preserve"> and a total population size N(t)=1:</w:t>
      </w:r>
    </w:p>
    <w:p w14:paraId="40EEE807" w14:textId="77777777" w:rsidR="00C06A72" w:rsidRDefault="00C06A72" w:rsidP="00596D3C"/>
    <w:p w14:paraId="210EF96A" w14:textId="358BBF5D" w:rsidR="00C06A72" w:rsidRPr="00C06A72" w:rsidRDefault="00C06A72" w:rsidP="00596D3C">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693CC3" w:rsidR="003D3BBD" w:rsidRDefault="003D3BBD" w:rsidP="00F038DC">
      <w:r>
        <w:t>Cholera vaccine efficacy has been shown to vary by age of recipient,</w:t>
      </w:r>
      <w:r w:rsidR="0009137F">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19&lt;/sup&gt;", "plainTextFormattedCitation" : "18,19", "previouslyFormattedCitation" : "&lt;sup&gt;18,19&lt;/sup&gt;" }, "properties" : { "noteIndex" : 0 }, "schema" : "https://github.com/citation-style-language/schema/raw/master/csl-citation.json" }</w:instrText>
      </w:r>
      <w:r w:rsidR="0009137F">
        <w:fldChar w:fldCharType="separate"/>
      </w:r>
      <w:r w:rsidR="00B66BAD" w:rsidRPr="00B66BAD">
        <w:rPr>
          <w:noProof/>
          <w:vertAlign w:val="superscript"/>
        </w:rPr>
        <w:t>18,19</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6E51E96C"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403D15">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0&lt;/sup&gt;", "plainTextFormattedCitation" : "30", "previouslyFormattedCitation" : "&lt;sup&gt;30&lt;/sup&gt;" }, "properties" : { "noteIndex" : 0 }, "schema" : "https://github.com/citation-style-language/schema/raw/master/csl-citation.json" }</w:instrText>
      </w:r>
      <w:r w:rsidR="00601E61">
        <w:fldChar w:fldCharType="separate"/>
      </w:r>
      <w:r w:rsidR="00B66BAD" w:rsidRPr="00B66BAD">
        <w:rPr>
          <w:noProof/>
          <w:vertAlign w:val="superscript"/>
        </w:rPr>
        <w:t>30</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t>
      </w:r>
      <w:r w:rsidR="00AE6CD2">
        <w:lastRenderedPageBreak/>
        <w:t xml:space="preserve">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55E7B23E"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403D15">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1&lt;/sup&gt;", "plainTextFormattedCitation" : "31", "previouslyFormattedCitation" : "&lt;sup&gt;31&lt;/sup&gt;" }, "properties" : { "noteIndex" : 0 }, "schema" : "https://github.com/citation-style-language/schema/raw/master/csl-citation.json" }</w:instrText>
      </w:r>
      <w:r w:rsidR="00170BC3">
        <w:fldChar w:fldCharType="separate"/>
      </w:r>
      <w:r w:rsidR="00B66BAD" w:rsidRPr="00B66BAD">
        <w:rPr>
          <w:noProof/>
          <w:vertAlign w:val="superscript"/>
        </w:rPr>
        <w:t>31</w:t>
      </w:r>
      <w:r w:rsidR="00170BC3">
        <w:fldChar w:fldCharType="end"/>
      </w:r>
      <w:r w:rsidR="004B689C">
        <w:t xml:space="preserve"> and yellow fever.</w:t>
      </w:r>
      <w:r w:rsidR="004B689C">
        <w:fldChar w:fldCharType="begin" w:fldLock="1"/>
      </w:r>
      <w:r w:rsidR="00403D15">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2&lt;/sup&gt;", "plainTextFormattedCitation" : "32", "previouslyFormattedCitation" : "&lt;sup&gt;32&lt;/sup&gt;" }, "properties" : { "noteIndex" : 0 }, "schema" : "https://github.com/citation-style-language/schema/raw/master/csl-citation.json" }</w:instrText>
      </w:r>
      <w:r w:rsidR="004B689C">
        <w:fldChar w:fldCharType="separate"/>
      </w:r>
      <w:r w:rsidR="00B66BAD" w:rsidRPr="00B66BAD">
        <w:rPr>
          <w:noProof/>
          <w:vertAlign w:val="superscript"/>
        </w:rPr>
        <w:t>32</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03D15">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3&lt;/sup&gt;", "plainTextFormattedCitation" : "33", "previouslyFormattedCitation" : "&lt;sup&gt;33&lt;/sup&gt;" }, "properties" : { "noteIndex" : 0 }, "schema" : "https://github.com/citation-style-language/schema/raw/master/csl-citation.json" }</w:instrText>
      </w:r>
      <w:r w:rsidR="00A61C71">
        <w:fldChar w:fldCharType="separate"/>
      </w:r>
      <w:r w:rsidR="00B66BAD" w:rsidRPr="00B66BAD">
        <w:rPr>
          <w:noProof/>
          <w:vertAlign w:val="superscript"/>
        </w:rPr>
        <w:t>33</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7700E28A" w:rsidR="002B44C8" w:rsidRPr="001C4B5E" w:rsidRDefault="001C4B5E">
      <w:r>
        <w:t xml:space="preserve">Herd immunity is a key target for the control of vaccine-preventable diseases and can be monitored over time using information on the VE(t) profile and population turnover rates. We show this information can b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2D4076AC" w:rsidR="001B42D3" w:rsidRDefault="00D60633" w:rsidP="00F038DC">
      <w:pPr>
        <w:rPr>
          <w:b/>
        </w:rPr>
      </w:pPr>
      <w:r>
        <w:rPr>
          <w:b/>
        </w:rPr>
        <w:t>Fig 2</w:t>
      </w:r>
      <w:r w:rsidR="00700D43" w:rsidRPr="00700D43">
        <w:rPr>
          <w:b/>
        </w:rPr>
        <w:t>. Changes in the proportion of the population susceptible (</w:t>
      </w:r>
      <m:oMath>
        <m:r>
          <m:rPr>
            <m:sty m:val="bi"/>
          </m:rPr>
          <w:rPr>
            <w:rFonts w:ascii="Cambria Math" w:hAnsi="Cambria Math"/>
          </w:rPr>
          <m:t>X(t)</m:t>
        </m:r>
      </m:oMath>
      <w:r w:rsidR="00700D43" w:rsidRPr="00700D43">
        <w:rPr>
          <w:b/>
        </w:rPr>
        <w:t>) as a function of years since vaccination</w:t>
      </w:r>
      <w:r w:rsidR="00700D43">
        <w:rPr>
          <w:b/>
        </w:rPr>
        <w:t xml:space="preserve">. </w:t>
      </w:r>
    </w:p>
    <w:p w14:paraId="6A27E26D" w14:textId="17079DA7"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w:t>
      </w:r>
      <w:r w:rsidR="00403D15">
        <w:t>hen migration rates are low or none</w:t>
      </w:r>
      <w:r w:rsidR="00403D15">
        <w:t>,</w:t>
      </w:r>
      <w:r w:rsidR="004737E0">
        <w:t xml:space="preserve"> </w:t>
      </w:r>
      <w:r w:rsidR="00403D15">
        <w:t>X(t) for the WC vaccine is seen to decrease then increase due to the parameterization of VE(t) which peaks one year post-vaccination as estimated by ref</w:t>
      </w:r>
      <w:r w:rsidR="00403D15">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 "properties" : { "noteIndex" : 0 }, "schema" : "https://github.com/citation-style-language/schema/raw/master/csl-citation.json" }</w:instrText>
      </w:r>
      <w:r w:rsidR="00403D15">
        <w:fldChar w:fldCharType="separate"/>
      </w:r>
      <w:r w:rsidR="00403D15" w:rsidRPr="00403D15">
        <w:rPr>
          <w:noProof/>
          <w:vertAlign w:val="superscript"/>
        </w:rPr>
        <w:t>19</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Changes in the probability of an outbreak as a function of years since vaccination.</w:t>
      </w:r>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r w:rsidR="001C4B5E">
        <w:rPr>
          <w:b/>
        </w:rPr>
        <w:t>Revaccination</w:t>
      </w:r>
      <w:r>
        <w:rPr>
          <w:b/>
        </w:rPr>
        <w:t xml:space="preserve"> strategies to maximize DHI.</w:t>
      </w:r>
    </w:p>
    <w:p w14:paraId="5D8B885F" w14:textId="77777777" w:rsidR="00002C0D" w:rsidRPr="001B42D3" w:rsidRDefault="00002C0D" w:rsidP="00002C0D">
      <w:pPr>
        <w:rPr>
          <w:b/>
        </w:rPr>
      </w:pPr>
      <w:r w:rsidRPr="006F2CC8">
        <w:t>(A)</w:t>
      </w:r>
      <w:r>
        <w:t xml:space="preserve"> </w:t>
      </w:r>
      <w:r w:rsidRPr="006F2CC8">
        <w:t>Recurring</w:t>
      </w:r>
      <w:r>
        <w:t xml:space="preserve"> mass vaccination with 100% coverage of susceptibles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t xml:space="preserve">Vaccine impact is measured by the decrease in the N-year cumulative probability of an outbreak comparing a mass </w:t>
      </w:r>
      <w:r w:rsidR="00103784">
        <w:t xml:space="preserve">WC </w:t>
      </w:r>
      <w:r>
        <w:t xml:space="preserve">vaccination campaign with VC=1 versus no vaccination, </w:t>
      </w:r>
      <w:r>
        <w:lastRenderedPageBreak/>
        <w:t>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d migration rates for Calcutta, Bentiu</w:t>
      </w:r>
      <w:r w:rsidR="00601E61">
        <w:t xml:space="preserve"> PoC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r w:rsidR="00FF1E30">
        <w:rPr>
          <w:b/>
        </w:rPr>
        <w:t>Bentiu PoC Camp case study.</w:t>
      </w:r>
    </w:p>
    <w:p w14:paraId="5CA90A9F" w14:textId="1B7DB10A" w:rsidR="00FF1E30" w:rsidRPr="00FF1E30" w:rsidRDefault="00FF1E30" w:rsidP="00837827">
      <w:r>
        <w:t xml:space="preserve">(A) Estimated population size (blue line), individuals vaccinated assuming two-dose coverage (green bars), and case counts in October and November (grey bars). IOM began reporting entries and exits in December 2015 and are represented by the f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50 cases increases with </w:t>
      </w:r>
      <m:oMath>
        <m:r>
          <w:rPr>
            <w:rFonts w:ascii="Cambria Math" w:hAnsi="Cambria Math"/>
          </w:rPr>
          <m:t>X(t)</m:t>
        </m:r>
      </m:oMath>
      <w:r>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374E0193" w14:textId="4B9E7C87" w:rsidR="00403D15" w:rsidRPr="00403D15" w:rsidRDefault="000A51A6" w:rsidP="00403D15">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403D15" w:rsidRPr="00403D15">
        <w:rPr>
          <w:rFonts w:ascii="Cambria" w:hAnsi="Cambria"/>
          <w:noProof/>
        </w:rPr>
        <w:t>1</w:t>
      </w:r>
      <w:r w:rsidR="00403D15" w:rsidRPr="00403D15">
        <w:rPr>
          <w:rFonts w:ascii="Cambria" w:hAnsi="Cambria"/>
          <w:noProof/>
        </w:rPr>
        <w:tab/>
        <w:t xml:space="preserve">Fine PE. Herd immunity: history, theory, practice. </w:t>
      </w:r>
      <w:r w:rsidR="00403D15" w:rsidRPr="00403D15">
        <w:rPr>
          <w:rFonts w:ascii="Cambria" w:hAnsi="Cambria"/>
          <w:i/>
          <w:iCs/>
          <w:noProof/>
        </w:rPr>
        <w:t>Epidemiol Rev</w:t>
      </w:r>
      <w:r w:rsidR="00403D15" w:rsidRPr="00403D15">
        <w:rPr>
          <w:rFonts w:ascii="Cambria" w:hAnsi="Cambria"/>
          <w:noProof/>
        </w:rPr>
        <w:t xml:space="preserve"> 1993; </w:t>
      </w:r>
      <w:r w:rsidR="00403D15" w:rsidRPr="00403D15">
        <w:rPr>
          <w:rFonts w:ascii="Cambria" w:hAnsi="Cambria"/>
          <w:b/>
          <w:bCs/>
          <w:noProof/>
        </w:rPr>
        <w:t>15</w:t>
      </w:r>
      <w:r w:rsidR="00403D15" w:rsidRPr="00403D15">
        <w:rPr>
          <w:rFonts w:ascii="Cambria" w:hAnsi="Cambria"/>
          <w:noProof/>
        </w:rPr>
        <w:t>: 265–302.</w:t>
      </w:r>
    </w:p>
    <w:p w14:paraId="469F473C"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w:t>
      </w:r>
      <w:r w:rsidRPr="00403D15">
        <w:rPr>
          <w:rFonts w:ascii="Cambria" w:hAnsi="Cambria"/>
          <w:noProof/>
        </w:rPr>
        <w:tab/>
        <w:t xml:space="preserve">Anderson RM, May RM. Vaccination and herd immunity to infectious diseases. </w:t>
      </w:r>
      <w:r w:rsidRPr="00403D15">
        <w:rPr>
          <w:rFonts w:ascii="Cambria" w:hAnsi="Cambria"/>
          <w:i/>
          <w:iCs/>
          <w:noProof/>
        </w:rPr>
        <w:t>Nature</w:t>
      </w:r>
      <w:r w:rsidRPr="00403D15">
        <w:rPr>
          <w:rFonts w:ascii="Cambria" w:hAnsi="Cambria"/>
          <w:noProof/>
        </w:rPr>
        <w:t xml:space="preserve"> 1985; </w:t>
      </w:r>
      <w:r w:rsidRPr="00403D15">
        <w:rPr>
          <w:rFonts w:ascii="Cambria" w:hAnsi="Cambria"/>
          <w:b/>
          <w:bCs/>
          <w:noProof/>
        </w:rPr>
        <w:t>318</w:t>
      </w:r>
      <w:r w:rsidRPr="00403D15">
        <w:rPr>
          <w:rFonts w:ascii="Cambria" w:hAnsi="Cambria"/>
          <w:noProof/>
        </w:rPr>
        <w:t>: 323–9.</w:t>
      </w:r>
    </w:p>
    <w:p w14:paraId="677C92AD"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w:t>
      </w:r>
      <w:r w:rsidRPr="00403D15">
        <w:rPr>
          <w:rFonts w:ascii="Cambria" w:hAnsi="Cambria"/>
          <w:noProof/>
        </w:rPr>
        <w:tab/>
        <w:t xml:space="preserve">Heymann DL, Aylward RB. Mass vaccination: When and why. </w:t>
      </w:r>
      <w:r w:rsidRPr="00403D15">
        <w:rPr>
          <w:rFonts w:ascii="Cambria" w:hAnsi="Cambria"/>
          <w:i/>
          <w:iCs/>
          <w:noProof/>
        </w:rPr>
        <w:t>Curr Top Microbiol Immunol</w:t>
      </w:r>
      <w:r w:rsidRPr="00403D15">
        <w:rPr>
          <w:rFonts w:ascii="Cambria" w:hAnsi="Cambria"/>
          <w:noProof/>
        </w:rPr>
        <w:t xml:space="preserve"> 2006; </w:t>
      </w:r>
      <w:r w:rsidRPr="00403D15">
        <w:rPr>
          <w:rFonts w:ascii="Cambria" w:hAnsi="Cambria"/>
          <w:b/>
          <w:bCs/>
          <w:noProof/>
        </w:rPr>
        <w:t>304</w:t>
      </w:r>
      <w:r w:rsidRPr="00403D15">
        <w:rPr>
          <w:rFonts w:ascii="Cambria" w:hAnsi="Cambria"/>
          <w:noProof/>
        </w:rPr>
        <w:t>: 1–16.</w:t>
      </w:r>
    </w:p>
    <w:p w14:paraId="3113D46F"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4</w:t>
      </w:r>
      <w:r w:rsidRPr="00403D15">
        <w:rPr>
          <w:rFonts w:ascii="Cambria" w:hAnsi="Cambria"/>
          <w:noProof/>
        </w:rPr>
        <w:tab/>
        <w:t xml:space="preserve">Ali M, Emch M, von Seidlein L, </w:t>
      </w:r>
      <w:r w:rsidRPr="00403D15">
        <w:rPr>
          <w:rFonts w:ascii="Cambria" w:hAnsi="Cambria"/>
          <w:i/>
          <w:iCs/>
          <w:noProof/>
        </w:rPr>
        <w:t>et al.</w:t>
      </w:r>
      <w:r w:rsidRPr="00403D15">
        <w:rPr>
          <w:rFonts w:ascii="Cambria" w:hAnsi="Cambria"/>
          <w:noProof/>
        </w:rPr>
        <w:t xml:space="preserve"> Herd immunity conferred by killed oral cholera vaccines in Bangladesh: a reanalysis. </w:t>
      </w:r>
      <w:r w:rsidRPr="00403D15">
        <w:rPr>
          <w:rFonts w:ascii="Cambria" w:hAnsi="Cambria"/>
          <w:i/>
          <w:iCs/>
          <w:noProof/>
        </w:rPr>
        <w:t>Lancet</w:t>
      </w:r>
      <w:r w:rsidRPr="00403D15">
        <w:rPr>
          <w:rFonts w:ascii="Cambria" w:hAnsi="Cambria"/>
          <w:noProof/>
        </w:rPr>
        <w:t xml:space="preserve"> 2005; </w:t>
      </w:r>
      <w:r w:rsidRPr="00403D15">
        <w:rPr>
          <w:rFonts w:ascii="Cambria" w:hAnsi="Cambria"/>
          <w:b/>
          <w:bCs/>
          <w:noProof/>
        </w:rPr>
        <w:t>366</w:t>
      </w:r>
      <w:r w:rsidRPr="00403D15">
        <w:rPr>
          <w:rFonts w:ascii="Cambria" w:hAnsi="Cambria"/>
          <w:noProof/>
        </w:rPr>
        <w:t>: 44–9.</w:t>
      </w:r>
    </w:p>
    <w:p w14:paraId="60C97B24"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5</w:t>
      </w:r>
      <w:r w:rsidRPr="00403D15">
        <w:rPr>
          <w:rFonts w:ascii="Cambria" w:hAnsi="Cambria"/>
          <w:noProof/>
        </w:rPr>
        <w:tab/>
        <w:t xml:space="preserve">Ali M, Sur D, You YA, </w:t>
      </w:r>
      <w:r w:rsidRPr="00403D15">
        <w:rPr>
          <w:rFonts w:ascii="Cambria" w:hAnsi="Cambria"/>
          <w:i/>
          <w:iCs/>
          <w:noProof/>
        </w:rPr>
        <w:t>et al.</w:t>
      </w:r>
      <w:r w:rsidRPr="00403D15">
        <w:rPr>
          <w:rFonts w:ascii="Cambria" w:hAnsi="Cambria"/>
          <w:noProof/>
        </w:rPr>
        <w:t xml:space="preserve"> Herd protection by a bivalent killed whole-cell oral cholera vaccine in the slums of Kolkata, India. </w:t>
      </w:r>
      <w:r w:rsidRPr="00403D15">
        <w:rPr>
          <w:rFonts w:ascii="Cambria" w:hAnsi="Cambria"/>
          <w:i/>
          <w:iCs/>
          <w:noProof/>
        </w:rPr>
        <w:t>Clin Infect Dis</w:t>
      </w:r>
      <w:r w:rsidRPr="00403D15">
        <w:rPr>
          <w:rFonts w:ascii="Cambria" w:hAnsi="Cambria"/>
          <w:noProof/>
        </w:rPr>
        <w:t xml:space="preserve"> 2013; </w:t>
      </w:r>
      <w:r w:rsidRPr="00403D15">
        <w:rPr>
          <w:rFonts w:ascii="Cambria" w:hAnsi="Cambria"/>
          <w:b/>
          <w:bCs/>
          <w:noProof/>
        </w:rPr>
        <w:t>56</w:t>
      </w:r>
      <w:r w:rsidRPr="00403D15">
        <w:rPr>
          <w:rFonts w:ascii="Cambria" w:hAnsi="Cambria"/>
          <w:noProof/>
        </w:rPr>
        <w:t>: 1123–31.</w:t>
      </w:r>
    </w:p>
    <w:p w14:paraId="2C860599"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6</w:t>
      </w:r>
      <w:r w:rsidRPr="00403D15">
        <w:rPr>
          <w:rFonts w:ascii="Cambria" w:hAnsi="Cambria"/>
          <w:noProof/>
        </w:rPr>
        <w:tab/>
        <w:t xml:space="preserve">World Health Organization. Cholera, 2015. </w:t>
      </w:r>
      <w:r w:rsidRPr="00403D15">
        <w:rPr>
          <w:rFonts w:ascii="Cambria" w:hAnsi="Cambria"/>
          <w:i/>
          <w:iCs/>
          <w:noProof/>
        </w:rPr>
        <w:t>Wkly Epidemiol Rec</w:t>
      </w:r>
      <w:r w:rsidRPr="00403D15">
        <w:rPr>
          <w:rFonts w:ascii="Cambria" w:hAnsi="Cambria"/>
          <w:noProof/>
        </w:rPr>
        <w:t xml:space="preserve"> 2016; </w:t>
      </w:r>
      <w:r w:rsidRPr="00403D15">
        <w:rPr>
          <w:rFonts w:ascii="Cambria" w:hAnsi="Cambria"/>
          <w:b/>
          <w:bCs/>
          <w:noProof/>
        </w:rPr>
        <w:t>38</w:t>
      </w:r>
      <w:r w:rsidRPr="00403D15">
        <w:rPr>
          <w:rFonts w:ascii="Cambria" w:hAnsi="Cambria"/>
          <w:noProof/>
        </w:rPr>
        <w:t>: 433–40.</w:t>
      </w:r>
    </w:p>
    <w:p w14:paraId="2C91792D"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7</w:t>
      </w:r>
      <w:r w:rsidRPr="00403D15">
        <w:rPr>
          <w:rFonts w:ascii="Cambria" w:hAnsi="Cambria"/>
          <w:noProof/>
        </w:rPr>
        <w:tab/>
        <w:t xml:space="preserve">Clemens J, Holmgren J. When, How, and Where can Oral Cholera Vaccines be Used to Interrupt Cholera Outbreaks? </w:t>
      </w:r>
      <w:r w:rsidRPr="00403D15">
        <w:rPr>
          <w:rFonts w:ascii="Cambria" w:hAnsi="Cambria"/>
          <w:i/>
          <w:iCs/>
          <w:noProof/>
        </w:rPr>
        <w:t>Curr Top Microbiol Immunol</w:t>
      </w:r>
      <w:r w:rsidRPr="00403D15">
        <w:rPr>
          <w:rFonts w:ascii="Cambria" w:hAnsi="Cambria"/>
          <w:noProof/>
        </w:rPr>
        <w:t xml:space="preserve"> 2014; : 231–58.</w:t>
      </w:r>
    </w:p>
    <w:p w14:paraId="63E28ED5"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8</w:t>
      </w:r>
      <w:r w:rsidRPr="00403D15">
        <w:rPr>
          <w:rFonts w:ascii="Cambria" w:hAnsi="Cambria"/>
          <w:noProof/>
        </w:rPr>
        <w:tab/>
        <w:t>Ministry of Health. Situation Report #93 on Cholera in South Sudan As at 23:59 Hours , 3 November 2016. 2016.</w:t>
      </w:r>
    </w:p>
    <w:p w14:paraId="058E7945"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9</w:t>
      </w:r>
      <w:r w:rsidRPr="00403D15">
        <w:rPr>
          <w:rFonts w:ascii="Cambria" w:hAnsi="Cambria"/>
          <w:noProof/>
        </w:rPr>
        <w:tab/>
        <w:t xml:space="preserve">McLean AR, Anderson RM. Measles in developing countries. Part II. The predicted impact of mass vaccination. </w:t>
      </w:r>
      <w:r w:rsidRPr="00403D15">
        <w:rPr>
          <w:rFonts w:ascii="Cambria" w:hAnsi="Cambria"/>
          <w:i/>
          <w:iCs/>
          <w:noProof/>
        </w:rPr>
        <w:t>Epidemiol Infect</w:t>
      </w:r>
      <w:r w:rsidRPr="00403D15">
        <w:rPr>
          <w:rFonts w:ascii="Cambria" w:hAnsi="Cambria"/>
          <w:noProof/>
        </w:rPr>
        <w:t xml:space="preserve"> 1988; </w:t>
      </w:r>
      <w:r w:rsidRPr="00403D15">
        <w:rPr>
          <w:rFonts w:ascii="Cambria" w:hAnsi="Cambria"/>
          <w:b/>
          <w:bCs/>
          <w:noProof/>
        </w:rPr>
        <w:t>100</w:t>
      </w:r>
      <w:r w:rsidRPr="00403D15">
        <w:rPr>
          <w:rFonts w:ascii="Cambria" w:hAnsi="Cambria"/>
          <w:noProof/>
        </w:rPr>
        <w:t>: 419–42.</w:t>
      </w:r>
    </w:p>
    <w:p w14:paraId="45CEF128"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0</w:t>
      </w:r>
      <w:r w:rsidRPr="00403D15">
        <w:rPr>
          <w:rFonts w:ascii="Cambria" w:hAnsi="Cambria"/>
          <w:noProof/>
        </w:rPr>
        <w:tab/>
        <w:t xml:space="preserve">Mclean AR, Blower SM. Imperfect Vaccines and Herd Immunity to HIV. </w:t>
      </w:r>
      <w:r w:rsidRPr="00403D15">
        <w:rPr>
          <w:rFonts w:ascii="Cambria" w:hAnsi="Cambria"/>
          <w:i/>
          <w:iCs/>
          <w:noProof/>
        </w:rPr>
        <w:t>Proc R Soc B Biol Sci</w:t>
      </w:r>
      <w:r w:rsidRPr="00403D15">
        <w:rPr>
          <w:rFonts w:ascii="Cambria" w:hAnsi="Cambria"/>
          <w:noProof/>
        </w:rPr>
        <w:t xml:space="preserve"> 1993; </w:t>
      </w:r>
      <w:r w:rsidRPr="00403D15">
        <w:rPr>
          <w:rFonts w:ascii="Cambria" w:hAnsi="Cambria"/>
          <w:b/>
          <w:bCs/>
          <w:noProof/>
        </w:rPr>
        <w:t>253</w:t>
      </w:r>
      <w:r w:rsidRPr="00403D15">
        <w:rPr>
          <w:rFonts w:ascii="Cambria" w:hAnsi="Cambria"/>
          <w:noProof/>
        </w:rPr>
        <w:t>: 9–13.</w:t>
      </w:r>
    </w:p>
    <w:p w14:paraId="2F066200"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1</w:t>
      </w:r>
      <w:r w:rsidRPr="00403D15">
        <w:rPr>
          <w:rFonts w:ascii="Cambria" w:hAnsi="Cambria"/>
          <w:noProof/>
        </w:rPr>
        <w:tab/>
        <w:t xml:space="preserve">Blower S, Schwartz EJ, Mills J. Forecasting the future of HIV epidemics: The impact of antiretroviral therapies &amp; imperfect vaccines. </w:t>
      </w:r>
      <w:r w:rsidRPr="00403D15">
        <w:rPr>
          <w:rFonts w:ascii="Cambria" w:hAnsi="Cambria"/>
          <w:i/>
          <w:iCs/>
          <w:noProof/>
        </w:rPr>
        <w:t>AIDS Rev</w:t>
      </w:r>
      <w:r w:rsidRPr="00403D15">
        <w:rPr>
          <w:rFonts w:ascii="Cambria" w:hAnsi="Cambria"/>
          <w:noProof/>
        </w:rPr>
        <w:t xml:space="preserve"> 2003; </w:t>
      </w:r>
      <w:r w:rsidRPr="00403D15">
        <w:rPr>
          <w:rFonts w:ascii="Cambria" w:hAnsi="Cambria"/>
          <w:b/>
          <w:bCs/>
          <w:noProof/>
        </w:rPr>
        <w:t>5</w:t>
      </w:r>
      <w:r w:rsidRPr="00403D15">
        <w:rPr>
          <w:rFonts w:ascii="Cambria" w:hAnsi="Cambria"/>
          <w:noProof/>
        </w:rPr>
        <w:t>: 113–25.</w:t>
      </w:r>
    </w:p>
    <w:p w14:paraId="22EA6501"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2</w:t>
      </w:r>
      <w:r w:rsidRPr="00403D15">
        <w:rPr>
          <w:rFonts w:ascii="Cambria" w:hAnsi="Cambria"/>
          <w:noProof/>
        </w:rPr>
        <w:tab/>
        <w:t xml:space="preserve">Mossong J, Muller CP. Modelling measles re-emergence as a result of waning of immunity in vaccinated populations. </w:t>
      </w:r>
      <w:r w:rsidRPr="00403D15">
        <w:rPr>
          <w:rFonts w:ascii="Cambria" w:hAnsi="Cambria"/>
          <w:i/>
          <w:iCs/>
          <w:noProof/>
        </w:rPr>
        <w:t>Vaccine</w:t>
      </w:r>
      <w:r w:rsidRPr="00403D15">
        <w:rPr>
          <w:rFonts w:ascii="Cambria" w:hAnsi="Cambria"/>
          <w:noProof/>
        </w:rPr>
        <w:t xml:space="preserve"> 2003; </w:t>
      </w:r>
      <w:r w:rsidRPr="00403D15">
        <w:rPr>
          <w:rFonts w:ascii="Cambria" w:hAnsi="Cambria"/>
          <w:b/>
          <w:bCs/>
          <w:noProof/>
        </w:rPr>
        <w:t>21</w:t>
      </w:r>
      <w:r w:rsidRPr="00403D15">
        <w:rPr>
          <w:rFonts w:ascii="Cambria" w:hAnsi="Cambria"/>
          <w:noProof/>
        </w:rPr>
        <w:t>: 4597–603.</w:t>
      </w:r>
    </w:p>
    <w:p w14:paraId="1531AA63"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3</w:t>
      </w:r>
      <w:r w:rsidRPr="00403D15">
        <w:rPr>
          <w:rFonts w:ascii="Cambria" w:hAnsi="Cambria"/>
          <w:noProof/>
        </w:rPr>
        <w:tab/>
        <w:t xml:space="preserve">MAGPANTAY FMG, DOMENECH DE CELLÈS M, ROHANI P, KING AA. Pertussis immunity and epidemiology: mode and duration of vaccine-induced immunity. </w:t>
      </w:r>
      <w:r w:rsidRPr="00403D15">
        <w:rPr>
          <w:rFonts w:ascii="Cambria" w:hAnsi="Cambria"/>
          <w:i/>
          <w:iCs/>
          <w:noProof/>
        </w:rPr>
        <w:t>Parasitology</w:t>
      </w:r>
      <w:r w:rsidRPr="00403D15">
        <w:rPr>
          <w:rFonts w:ascii="Cambria" w:hAnsi="Cambria"/>
          <w:noProof/>
        </w:rPr>
        <w:t xml:space="preserve"> 2016; </w:t>
      </w:r>
      <w:r w:rsidRPr="00403D15">
        <w:rPr>
          <w:rFonts w:ascii="Cambria" w:hAnsi="Cambria"/>
          <w:b/>
          <w:bCs/>
          <w:noProof/>
        </w:rPr>
        <w:t>143</w:t>
      </w:r>
      <w:r w:rsidRPr="00403D15">
        <w:rPr>
          <w:rFonts w:ascii="Cambria" w:hAnsi="Cambria"/>
          <w:noProof/>
        </w:rPr>
        <w:t>: 835–49.</w:t>
      </w:r>
    </w:p>
    <w:p w14:paraId="2D625555"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4</w:t>
      </w:r>
      <w:r w:rsidRPr="00403D15">
        <w:rPr>
          <w:rFonts w:ascii="Cambria" w:hAnsi="Cambria"/>
          <w:noProof/>
        </w:rPr>
        <w:tab/>
        <w:t xml:space="preserve">Metcalf CJE, Lessler J, Klepac P, Cutts F, Grenfell BT. Impact of birth rate, seasonality and transmission rate on minimum levels of coverage needed for rubella vaccination. </w:t>
      </w:r>
      <w:r w:rsidRPr="00403D15">
        <w:rPr>
          <w:rFonts w:ascii="Cambria" w:hAnsi="Cambria"/>
          <w:i/>
          <w:iCs/>
          <w:noProof/>
        </w:rPr>
        <w:t>Epidemiol Infect</w:t>
      </w:r>
      <w:r w:rsidRPr="00403D15">
        <w:rPr>
          <w:rFonts w:ascii="Cambria" w:hAnsi="Cambria"/>
          <w:noProof/>
        </w:rPr>
        <w:t xml:space="preserve"> 2012; </w:t>
      </w:r>
      <w:r w:rsidRPr="00403D15">
        <w:rPr>
          <w:rFonts w:ascii="Cambria" w:hAnsi="Cambria"/>
          <w:b/>
          <w:bCs/>
          <w:noProof/>
        </w:rPr>
        <w:t>140</w:t>
      </w:r>
      <w:r w:rsidRPr="00403D15">
        <w:rPr>
          <w:rFonts w:ascii="Cambria" w:hAnsi="Cambria"/>
          <w:noProof/>
        </w:rPr>
        <w:t>: 2290–301.</w:t>
      </w:r>
    </w:p>
    <w:p w14:paraId="30706EA7"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5</w:t>
      </w:r>
      <w:r w:rsidRPr="00403D15">
        <w:rPr>
          <w:rFonts w:ascii="Cambria" w:hAnsi="Cambria"/>
          <w:noProof/>
        </w:rPr>
        <w:tab/>
        <w:t xml:space="preserve">Lloyd AL. Realistic distributions of infectious periods in epidemic models: changing patterns of persistence and dynamics. </w:t>
      </w:r>
      <w:r w:rsidRPr="00403D15">
        <w:rPr>
          <w:rFonts w:ascii="Cambria" w:hAnsi="Cambria"/>
          <w:i/>
          <w:iCs/>
          <w:noProof/>
        </w:rPr>
        <w:t>Theor Popul Biol</w:t>
      </w:r>
      <w:r w:rsidRPr="00403D15">
        <w:rPr>
          <w:rFonts w:ascii="Cambria" w:hAnsi="Cambria"/>
          <w:noProof/>
        </w:rPr>
        <w:t xml:space="preserve"> 2001; </w:t>
      </w:r>
      <w:r w:rsidRPr="00403D15">
        <w:rPr>
          <w:rFonts w:ascii="Cambria" w:hAnsi="Cambria"/>
          <w:b/>
          <w:bCs/>
          <w:noProof/>
        </w:rPr>
        <w:t>60</w:t>
      </w:r>
      <w:r w:rsidRPr="00403D15">
        <w:rPr>
          <w:rFonts w:ascii="Cambria" w:hAnsi="Cambria"/>
          <w:noProof/>
        </w:rPr>
        <w:t>: 59–71.</w:t>
      </w:r>
    </w:p>
    <w:p w14:paraId="6451CF2A"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6</w:t>
      </w:r>
      <w:r w:rsidRPr="00403D15">
        <w:rPr>
          <w:rFonts w:ascii="Cambria" w:hAnsi="Cambria"/>
          <w:noProof/>
        </w:rPr>
        <w:tab/>
        <w:t xml:space="preserve">Krylova O, Earn DJD. Effects of the infectious period distribution on predicted transitions in childhood disease dynamics. </w:t>
      </w:r>
      <w:r w:rsidRPr="00403D15">
        <w:rPr>
          <w:rFonts w:ascii="Cambria" w:hAnsi="Cambria"/>
          <w:i/>
          <w:iCs/>
          <w:noProof/>
        </w:rPr>
        <w:t>J R Soc Interface</w:t>
      </w:r>
      <w:r w:rsidRPr="00403D15">
        <w:rPr>
          <w:rFonts w:ascii="Cambria" w:hAnsi="Cambria"/>
          <w:noProof/>
        </w:rPr>
        <w:t xml:space="preserve"> 2013; </w:t>
      </w:r>
      <w:r w:rsidRPr="00403D15">
        <w:rPr>
          <w:rFonts w:ascii="Cambria" w:hAnsi="Cambria"/>
          <w:b/>
          <w:bCs/>
          <w:noProof/>
        </w:rPr>
        <w:t>10</w:t>
      </w:r>
      <w:r w:rsidRPr="00403D15">
        <w:rPr>
          <w:rFonts w:ascii="Cambria" w:hAnsi="Cambria"/>
          <w:noProof/>
        </w:rPr>
        <w:t>: 20130098.</w:t>
      </w:r>
    </w:p>
    <w:p w14:paraId="31855793"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7</w:t>
      </w:r>
      <w:r w:rsidRPr="00403D15">
        <w:rPr>
          <w:rFonts w:ascii="Cambria" w:hAnsi="Cambria"/>
          <w:noProof/>
        </w:rPr>
        <w:tab/>
        <w:t xml:space="preserve">Soetaert K, Petzoldt T, Setzer RW. Package deSolve : Solving Initial Value Differential Equations in R. </w:t>
      </w:r>
      <w:r w:rsidRPr="00403D15">
        <w:rPr>
          <w:rFonts w:ascii="Cambria" w:hAnsi="Cambria"/>
          <w:i/>
          <w:iCs/>
          <w:noProof/>
        </w:rPr>
        <w:t>J Stat Softw</w:t>
      </w:r>
      <w:r w:rsidRPr="00403D15">
        <w:rPr>
          <w:rFonts w:ascii="Cambria" w:hAnsi="Cambria"/>
          <w:noProof/>
        </w:rPr>
        <w:t xml:space="preserve"> 2010; </w:t>
      </w:r>
      <w:r w:rsidRPr="00403D15">
        <w:rPr>
          <w:rFonts w:ascii="Cambria" w:hAnsi="Cambria"/>
          <w:b/>
          <w:bCs/>
          <w:noProof/>
        </w:rPr>
        <w:t>33</w:t>
      </w:r>
      <w:r w:rsidRPr="00403D15">
        <w:rPr>
          <w:rFonts w:ascii="Cambria" w:hAnsi="Cambria"/>
          <w:noProof/>
        </w:rPr>
        <w:t>: 1–25.</w:t>
      </w:r>
    </w:p>
    <w:p w14:paraId="637D69A8"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8</w:t>
      </w:r>
      <w:r w:rsidRPr="00403D15">
        <w:rPr>
          <w:rFonts w:ascii="Cambria" w:hAnsi="Cambria"/>
          <w:noProof/>
        </w:rPr>
        <w:tab/>
        <w:t xml:space="preserve">Clemens JD, Sack D a, Harris JR, </w:t>
      </w:r>
      <w:r w:rsidRPr="00403D15">
        <w:rPr>
          <w:rFonts w:ascii="Cambria" w:hAnsi="Cambria"/>
          <w:i/>
          <w:iCs/>
          <w:noProof/>
        </w:rPr>
        <w:t>et al.</w:t>
      </w:r>
      <w:r w:rsidRPr="00403D15">
        <w:rPr>
          <w:rFonts w:ascii="Cambria" w:hAnsi="Cambria"/>
          <w:noProof/>
        </w:rPr>
        <w:t xml:space="preserve"> Field trial of oral cholera vaccines in Bangladesh: results from three-year follow-up. </w:t>
      </w:r>
      <w:r w:rsidRPr="00403D15">
        <w:rPr>
          <w:rFonts w:ascii="Cambria" w:hAnsi="Cambria"/>
          <w:i/>
          <w:iCs/>
          <w:noProof/>
        </w:rPr>
        <w:t>Lancet</w:t>
      </w:r>
      <w:r w:rsidRPr="00403D15">
        <w:rPr>
          <w:rFonts w:ascii="Cambria" w:hAnsi="Cambria"/>
          <w:noProof/>
        </w:rPr>
        <w:t xml:space="preserve"> 1990; </w:t>
      </w:r>
      <w:r w:rsidRPr="00403D15">
        <w:rPr>
          <w:rFonts w:ascii="Cambria" w:hAnsi="Cambria"/>
          <w:b/>
          <w:bCs/>
          <w:noProof/>
        </w:rPr>
        <w:t>335</w:t>
      </w:r>
      <w:r w:rsidRPr="00403D15">
        <w:rPr>
          <w:rFonts w:ascii="Cambria" w:hAnsi="Cambria"/>
          <w:noProof/>
        </w:rPr>
        <w:t>: 270–3.</w:t>
      </w:r>
    </w:p>
    <w:p w14:paraId="5D4B4844"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19</w:t>
      </w:r>
      <w:r w:rsidRPr="00403D15">
        <w:rPr>
          <w:rFonts w:ascii="Cambria" w:hAnsi="Cambria"/>
          <w:noProof/>
        </w:rPr>
        <w:tab/>
        <w:t xml:space="preserve">Durham LK, Longini IM, Halloran ME, Clemens JD, Nizam A, Rao M. Estimation of vaccine efficacy in the presence of waning: application to cholera vaccines. </w:t>
      </w:r>
      <w:r w:rsidRPr="00403D15">
        <w:rPr>
          <w:rFonts w:ascii="Cambria" w:hAnsi="Cambria"/>
          <w:i/>
          <w:iCs/>
          <w:noProof/>
        </w:rPr>
        <w:t>Am J Epidemiol</w:t>
      </w:r>
      <w:r w:rsidRPr="00403D15">
        <w:rPr>
          <w:rFonts w:ascii="Cambria" w:hAnsi="Cambria"/>
          <w:noProof/>
        </w:rPr>
        <w:t xml:space="preserve"> 1998; </w:t>
      </w:r>
      <w:r w:rsidRPr="00403D15">
        <w:rPr>
          <w:rFonts w:ascii="Cambria" w:hAnsi="Cambria"/>
          <w:b/>
          <w:bCs/>
          <w:noProof/>
        </w:rPr>
        <w:t>147</w:t>
      </w:r>
      <w:r w:rsidRPr="00403D15">
        <w:rPr>
          <w:rFonts w:ascii="Cambria" w:hAnsi="Cambria"/>
          <w:noProof/>
        </w:rPr>
        <w:t>: 948–59.</w:t>
      </w:r>
    </w:p>
    <w:p w14:paraId="2C204AAC"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0</w:t>
      </w:r>
      <w:r w:rsidRPr="00403D15">
        <w:rPr>
          <w:rFonts w:ascii="Cambria" w:hAnsi="Cambria"/>
          <w:noProof/>
        </w:rPr>
        <w:tab/>
        <w:t xml:space="preserve">Sur D, Kanungo S, Sah B, </w:t>
      </w:r>
      <w:r w:rsidRPr="00403D15">
        <w:rPr>
          <w:rFonts w:ascii="Cambria" w:hAnsi="Cambria"/>
          <w:i/>
          <w:iCs/>
          <w:noProof/>
        </w:rPr>
        <w:t>et al.</w:t>
      </w:r>
      <w:r w:rsidRPr="00403D15">
        <w:rPr>
          <w:rFonts w:ascii="Cambria" w:hAnsi="Cambria"/>
          <w:noProof/>
        </w:rPr>
        <w:t xml:space="preserve"> Efficacy of a Low-Cost, inactivated Whole-Cell oral cholera vaccine: Results from 3 years of Follow-Up of a randomized, controlled trial. </w:t>
      </w:r>
      <w:r w:rsidRPr="00403D15">
        <w:rPr>
          <w:rFonts w:ascii="Cambria" w:hAnsi="Cambria"/>
          <w:i/>
          <w:iCs/>
          <w:noProof/>
        </w:rPr>
        <w:t>PLoS Negl Trop Dis</w:t>
      </w:r>
      <w:r w:rsidRPr="00403D15">
        <w:rPr>
          <w:rFonts w:ascii="Cambria" w:hAnsi="Cambria"/>
          <w:noProof/>
        </w:rPr>
        <w:t xml:space="preserve"> 2011; </w:t>
      </w:r>
      <w:r w:rsidRPr="00403D15">
        <w:rPr>
          <w:rFonts w:ascii="Cambria" w:hAnsi="Cambria"/>
          <w:b/>
          <w:bCs/>
          <w:noProof/>
        </w:rPr>
        <w:t>5</w:t>
      </w:r>
      <w:r w:rsidRPr="00403D15">
        <w:rPr>
          <w:rFonts w:ascii="Cambria" w:hAnsi="Cambria"/>
          <w:noProof/>
        </w:rPr>
        <w:t>: 1–6.</w:t>
      </w:r>
    </w:p>
    <w:p w14:paraId="6DDD6686"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1</w:t>
      </w:r>
      <w:r w:rsidRPr="00403D15">
        <w:rPr>
          <w:rFonts w:ascii="Cambria" w:hAnsi="Cambria"/>
          <w:noProof/>
        </w:rPr>
        <w:tab/>
        <w:t xml:space="preserve">Qadri F, Ali M, Chowdhury F, </w:t>
      </w:r>
      <w:r w:rsidRPr="00403D15">
        <w:rPr>
          <w:rFonts w:ascii="Cambria" w:hAnsi="Cambria"/>
          <w:i/>
          <w:iCs/>
          <w:noProof/>
        </w:rPr>
        <w:t>et al.</w:t>
      </w:r>
      <w:r w:rsidRPr="00403D15">
        <w:rPr>
          <w:rFonts w:ascii="Cambria" w:hAnsi="Cambria"/>
          <w:noProof/>
        </w:rPr>
        <w:t xml:space="preserve"> Feasibility and effectiveness of oral cholera vaccine in an urban endemic setting in Bangladesh: a cluster randomised open-label trial. </w:t>
      </w:r>
      <w:r w:rsidRPr="00403D15">
        <w:rPr>
          <w:rFonts w:ascii="Cambria" w:hAnsi="Cambria"/>
          <w:i/>
          <w:iCs/>
          <w:noProof/>
        </w:rPr>
        <w:t>Lancet</w:t>
      </w:r>
      <w:r w:rsidRPr="00403D15">
        <w:rPr>
          <w:rFonts w:ascii="Cambria" w:hAnsi="Cambria"/>
          <w:noProof/>
        </w:rPr>
        <w:t xml:space="preserve"> 2015; </w:t>
      </w:r>
      <w:r w:rsidRPr="00403D15">
        <w:rPr>
          <w:rFonts w:ascii="Cambria" w:hAnsi="Cambria"/>
          <w:b/>
          <w:bCs/>
          <w:noProof/>
        </w:rPr>
        <w:t>6736</w:t>
      </w:r>
      <w:r w:rsidRPr="00403D15">
        <w:rPr>
          <w:rFonts w:ascii="Cambria" w:hAnsi="Cambria"/>
          <w:noProof/>
        </w:rPr>
        <w:t>: 1–10.</w:t>
      </w:r>
    </w:p>
    <w:p w14:paraId="61B30BCD"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2</w:t>
      </w:r>
      <w:r w:rsidRPr="00403D15">
        <w:rPr>
          <w:rFonts w:ascii="Cambria" w:hAnsi="Cambria"/>
          <w:noProof/>
        </w:rPr>
        <w:tab/>
        <w:t>Becker NG. Minor outbreaks when infectives are homogenous. In: Modeling to Inform Infectious Disease Control. 2015: 7–28.</w:t>
      </w:r>
    </w:p>
    <w:p w14:paraId="2CD8B1AF"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3</w:t>
      </w:r>
      <w:r w:rsidRPr="00403D15">
        <w:rPr>
          <w:rFonts w:ascii="Cambria" w:hAnsi="Cambria"/>
          <w:noProof/>
        </w:rPr>
        <w:tab/>
        <w:t xml:space="preserve">Mott J. The Distribution of the Time-to-Emptiness of a Discrete Dam Under Steady Demand. </w:t>
      </w:r>
      <w:r w:rsidRPr="00403D15">
        <w:rPr>
          <w:rFonts w:ascii="Cambria" w:hAnsi="Cambria"/>
          <w:i/>
          <w:iCs/>
          <w:noProof/>
        </w:rPr>
        <w:t>J R Stat Soc Ser B</w:t>
      </w:r>
      <w:r w:rsidRPr="00403D15">
        <w:rPr>
          <w:rFonts w:ascii="Cambria" w:hAnsi="Cambria"/>
          <w:noProof/>
        </w:rPr>
        <w:t xml:space="preserve"> 1963; </w:t>
      </w:r>
      <w:r w:rsidRPr="00403D15">
        <w:rPr>
          <w:rFonts w:ascii="Cambria" w:hAnsi="Cambria"/>
          <w:b/>
          <w:bCs/>
          <w:noProof/>
        </w:rPr>
        <w:t>25</w:t>
      </w:r>
      <w:r w:rsidRPr="00403D15">
        <w:rPr>
          <w:rFonts w:ascii="Cambria" w:hAnsi="Cambria"/>
          <w:noProof/>
        </w:rPr>
        <w:t>: 137–9.</w:t>
      </w:r>
    </w:p>
    <w:p w14:paraId="102543DE"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4</w:t>
      </w:r>
      <w:r w:rsidRPr="00403D15">
        <w:rPr>
          <w:rFonts w:ascii="Cambria" w:hAnsi="Cambria"/>
          <w:noProof/>
        </w:rPr>
        <w:tab/>
        <w:t>UNFPA. Monthly Humanitairan Update - South Sudan Conflict. 2016 http://reliefweb.int/sites/reliefweb.int/files/resources/SSD_Monthly_Humanitarian_Update_August.pdf.</w:t>
      </w:r>
    </w:p>
    <w:p w14:paraId="00A96575"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5</w:t>
      </w:r>
      <w:r w:rsidRPr="00403D15">
        <w:rPr>
          <w:rFonts w:ascii="Cambria" w:hAnsi="Cambria"/>
          <w:noProof/>
        </w:rPr>
        <w:tab/>
        <w:t xml:space="preserve">Fox JP, Elveback L, Scott W, Gatewood L, Ackerman E. Herd Immunity: Basic Concept and Relevance To Public Health Immunization Practices. </w:t>
      </w:r>
      <w:r w:rsidRPr="00403D15">
        <w:rPr>
          <w:rFonts w:ascii="Cambria" w:hAnsi="Cambria"/>
          <w:i/>
          <w:iCs/>
          <w:noProof/>
        </w:rPr>
        <w:t>Am J Epidemiol</w:t>
      </w:r>
      <w:r w:rsidRPr="00403D15">
        <w:rPr>
          <w:rFonts w:ascii="Cambria" w:hAnsi="Cambria"/>
          <w:noProof/>
        </w:rPr>
        <w:t xml:space="preserve"> 1971; </w:t>
      </w:r>
      <w:r w:rsidRPr="00403D15">
        <w:rPr>
          <w:rFonts w:ascii="Cambria" w:hAnsi="Cambria"/>
          <w:b/>
          <w:bCs/>
          <w:noProof/>
        </w:rPr>
        <w:t>94</w:t>
      </w:r>
      <w:r w:rsidRPr="00403D15">
        <w:rPr>
          <w:rFonts w:ascii="Cambria" w:hAnsi="Cambria"/>
          <w:noProof/>
        </w:rPr>
        <w:t>: 187–97.</w:t>
      </w:r>
    </w:p>
    <w:p w14:paraId="7DA5E9C1"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6</w:t>
      </w:r>
      <w:r w:rsidRPr="00403D15">
        <w:rPr>
          <w:rFonts w:ascii="Cambria" w:hAnsi="Cambria"/>
          <w:noProof/>
        </w:rPr>
        <w:tab/>
        <w:t xml:space="preserve">Lessler J, Metcalf CJE, Cutts FT, Grenfell BT. Impact on Epidemic Measles of Vaccination Campaigns Triggered by Disease Outbreaks or Serosurveys: A Modeling Study. </w:t>
      </w:r>
      <w:r w:rsidRPr="00403D15">
        <w:rPr>
          <w:rFonts w:ascii="Cambria" w:hAnsi="Cambria"/>
          <w:i/>
          <w:iCs/>
          <w:noProof/>
        </w:rPr>
        <w:t>PLoS Med</w:t>
      </w:r>
      <w:r w:rsidRPr="00403D15">
        <w:rPr>
          <w:rFonts w:ascii="Cambria" w:hAnsi="Cambria"/>
          <w:noProof/>
        </w:rPr>
        <w:t xml:space="preserve"> 2016; </w:t>
      </w:r>
      <w:r w:rsidRPr="00403D15">
        <w:rPr>
          <w:rFonts w:ascii="Cambria" w:hAnsi="Cambria"/>
          <w:b/>
          <w:bCs/>
          <w:noProof/>
        </w:rPr>
        <w:t>13</w:t>
      </w:r>
      <w:r w:rsidRPr="00403D15">
        <w:rPr>
          <w:rFonts w:ascii="Cambria" w:hAnsi="Cambria"/>
          <w:noProof/>
        </w:rPr>
        <w:t>: e1002144.</w:t>
      </w:r>
    </w:p>
    <w:p w14:paraId="6105906A"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7</w:t>
      </w:r>
      <w:r w:rsidRPr="00403D15">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2D822F44"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8</w:t>
      </w:r>
      <w:r w:rsidRPr="00403D15">
        <w:rPr>
          <w:rFonts w:ascii="Cambria" w:hAnsi="Cambria"/>
          <w:noProof/>
        </w:rPr>
        <w:tab/>
        <w:t xml:space="preserve">Azman AS, Lessler J. Reactive vaccination in the presence of disease hotspots. </w:t>
      </w:r>
      <w:r w:rsidRPr="00403D15">
        <w:rPr>
          <w:rFonts w:ascii="Cambria" w:hAnsi="Cambria"/>
          <w:i/>
          <w:iCs/>
          <w:noProof/>
        </w:rPr>
        <w:t>Proc R Soc B Biol Sci</w:t>
      </w:r>
      <w:r w:rsidRPr="00403D15">
        <w:rPr>
          <w:rFonts w:ascii="Cambria" w:hAnsi="Cambria"/>
          <w:noProof/>
        </w:rPr>
        <w:t xml:space="preserve"> 2015; </w:t>
      </w:r>
      <w:r w:rsidRPr="00403D15">
        <w:rPr>
          <w:rFonts w:ascii="Cambria" w:hAnsi="Cambria"/>
          <w:b/>
          <w:bCs/>
          <w:noProof/>
        </w:rPr>
        <w:t>282</w:t>
      </w:r>
      <w:r w:rsidRPr="00403D15">
        <w:rPr>
          <w:rFonts w:ascii="Cambria" w:hAnsi="Cambria"/>
          <w:noProof/>
        </w:rPr>
        <w:t>: 20141341–20141341.</w:t>
      </w:r>
    </w:p>
    <w:p w14:paraId="765C07BC"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29</w:t>
      </w:r>
      <w:r w:rsidRPr="00403D15">
        <w:rPr>
          <w:rFonts w:ascii="Cambria" w:hAnsi="Cambria"/>
          <w:noProof/>
        </w:rPr>
        <w:tab/>
        <w:t xml:space="preserve">Azman A, Luquero FJ, Rodrigues A, </w:t>
      </w:r>
      <w:r w:rsidRPr="00403D15">
        <w:rPr>
          <w:rFonts w:ascii="Cambria" w:hAnsi="Cambria"/>
          <w:i/>
          <w:iCs/>
          <w:noProof/>
        </w:rPr>
        <w:t>et al.</w:t>
      </w:r>
      <w:r w:rsidRPr="00403D15">
        <w:rPr>
          <w:rFonts w:ascii="Cambria" w:hAnsi="Cambria"/>
          <w:noProof/>
        </w:rPr>
        <w:t xml:space="preserve"> Urban Cholera Transmission Hotspots and their Implications for Reactive Vaccination : Evidence from Bissau City. </w:t>
      </w:r>
      <w:r w:rsidRPr="00403D15">
        <w:rPr>
          <w:rFonts w:ascii="Cambria" w:hAnsi="Cambria"/>
          <w:i/>
          <w:iCs/>
          <w:noProof/>
        </w:rPr>
        <w:t>PLoS Negl Trop Dis</w:t>
      </w:r>
      <w:r w:rsidRPr="00403D15">
        <w:rPr>
          <w:rFonts w:ascii="Cambria" w:hAnsi="Cambria"/>
          <w:noProof/>
        </w:rPr>
        <w:t xml:space="preserve"> 2012; : 1–8.</w:t>
      </w:r>
    </w:p>
    <w:p w14:paraId="43A1B4CD"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0</w:t>
      </w:r>
      <w:r w:rsidRPr="00403D15">
        <w:rPr>
          <w:rFonts w:ascii="Cambria" w:hAnsi="Cambria"/>
          <w:noProof/>
        </w:rPr>
        <w:tab/>
        <w:t xml:space="preserve">Recommendations of the Advisory Committee on Immunization Practices (ACIP): Typhoid Immunization. </w:t>
      </w:r>
      <w:r w:rsidRPr="00403D15">
        <w:rPr>
          <w:rFonts w:ascii="Cambria" w:hAnsi="Cambria"/>
          <w:i/>
          <w:iCs/>
          <w:noProof/>
        </w:rPr>
        <w:t>MMWR</w:t>
      </w:r>
      <w:r w:rsidRPr="00403D15">
        <w:rPr>
          <w:rFonts w:ascii="Cambria" w:hAnsi="Cambria"/>
          <w:noProof/>
        </w:rPr>
        <w:t xml:space="preserve"> 1994; </w:t>
      </w:r>
      <w:r w:rsidRPr="00403D15">
        <w:rPr>
          <w:rFonts w:ascii="Cambria" w:hAnsi="Cambria"/>
          <w:b/>
          <w:bCs/>
          <w:noProof/>
        </w:rPr>
        <w:t>RR</w:t>
      </w:r>
      <w:r w:rsidRPr="00403D15">
        <w:rPr>
          <w:rFonts w:ascii="Cambria" w:hAnsi="Cambria"/>
          <w:noProof/>
        </w:rPr>
        <w:t>-</w:t>
      </w:r>
      <w:r w:rsidRPr="00403D15">
        <w:rPr>
          <w:rFonts w:ascii="Cambria" w:hAnsi="Cambria"/>
          <w:b/>
          <w:bCs/>
          <w:noProof/>
        </w:rPr>
        <w:t>14</w:t>
      </w:r>
      <w:r w:rsidRPr="00403D15">
        <w:rPr>
          <w:rFonts w:ascii="Cambria" w:hAnsi="Cambria"/>
          <w:noProof/>
        </w:rPr>
        <w:t>. ftp://ftp.cdc.gov/pub/publications/mmwr/rr/rr4314.pdf.</w:t>
      </w:r>
    </w:p>
    <w:p w14:paraId="2DA1FFE7"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1</w:t>
      </w:r>
      <w:r w:rsidRPr="00403D15">
        <w:rPr>
          <w:rFonts w:ascii="Cambria" w:hAnsi="Cambria"/>
          <w:noProof/>
        </w:rPr>
        <w:tab/>
        <w:t xml:space="preserve">Biellik R, Madema S, Taole A, </w:t>
      </w:r>
      <w:r w:rsidRPr="00403D15">
        <w:rPr>
          <w:rFonts w:ascii="Cambria" w:hAnsi="Cambria"/>
          <w:i/>
          <w:iCs/>
          <w:noProof/>
        </w:rPr>
        <w:t>et al.</w:t>
      </w:r>
      <w:r w:rsidRPr="00403D15">
        <w:rPr>
          <w:rFonts w:ascii="Cambria" w:hAnsi="Cambria"/>
          <w:noProof/>
        </w:rPr>
        <w:t xml:space="preserve"> First 5 years of measles elimination in southern Africa: 1996-2000. </w:t>
      </w:r>
      <w:r w:rsidRPr="00403D15">
        <w:rPr>
          <w:rFonts w:ascii="Cambria" w:hAnsi="Cambria"/>
          <w:i/>
          <w:iCs/>
          <w:noProof/>
        </w:rPr>
        <w:t>Lancet</w:t>
      </w:r>
      <w:r w:rsidRPr="00403D15">
        <w:rPr>
          <w:rFonts w:ascii="Cambria" w:hAnsi="Cambria"/>
          <w:noProof/>
        </w:rPr>
        <w:t xml:space="preserve"> 2002; </w:t>
      </w:r>
      <w:r w:rsidRPr="00403D15">
        <w:rPr>
          <w:rFonts w:ascii="Cambria" w:hAnsi="Cambria"/>
          <w:b/>
          <w:bCs/>
          <w:noProof/>
        </w:rPr>
        <w:t>359</w:t>
      </w:r>
      <w:r w:rsidRPr="00403D15">
        <w:rPr>
          <w:rFonts w:ascii="Cambria" w:hAnsi="Cambria"/>
          <w:noProof/>
        </w:rPr>
        <w:t>: 1564–8.</w:t>
      </w:r>
    </w:p>
    <w:p w14:paraId="3AE31C2E"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2</w:t>
      </w:r>
      <w:r w:rsidRPr="00403D15">
        <w:rPr>
          <w:rFonts w:ascii="Cambria" w:hAnsi="Cambria"/>
          <w:noProof/>
        </w:rPr>
        <w:tab/>
        <w:t>WHO-UNICEF. Yellow Fever Initiative: Providing an opportunity of a lifetime. 2010 http://www.who.int/csr/disease/yellowfev/YFIbrochure.pdf.</w:t>
      </w:r>
    </w:p>
    <w:p w14:paraId="35BCF3B1"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3</w:t>
      </w:r>
      <w:r w:rsidRPr="00403D15">
        <w:rPr>
          <w:rFonts w:ascii="Cambria" w:hAnsi="Cambria"/>
          <w:noProof/>
        </w:rPr>
        <w:tab/>
        <w:t xml:space="preserve">Wu JT, Peak CM, Leung GM, Lipsitch M. Fractional dosing of yellow fever vaccine to extend supply: a modelling study. </w:t>
      </w:r>
      <w:r w:rsidRPr="00403D15">
        <w:rPr>
          <w:rFonts w:ascii="Cambria" w:hAnsi="Cambria"/>
          <w:i/>
          <w:iCs/>
          <w:noProof/>
        </w:rPr>
        <w:t>Lancet</w:t>
      </w:r>
      <w:r w:rsidRPr="00403D15">
        <w:rPr>
          <w:rFonts w:ascii="Cambria" w:hAnsi="Cambria"/>
          <w:noProof/>
        </w:rPr>
        <w:t xml:space="preserve"> 2016; </w:t>
      </w:r>
      <w:r w:rsidRPr="00403D15">
        <w:rPr>
          <w:rFonts w:ascii="Cambria" w:hAnsi="Cambria"/>
          <w:b/>
          <w:bCs/>
          <w:noProof/>
        </w:rPr>
        <w:t>6736</w:t>
      </w:r>
      <w:r w:rsidRPr="00403D15">
        <w:rPr>
          <w:rFonts w:ascii="Cambria" w:hAnsi="Cambria"/>
          <w:noProof/>
        </w:rPr>
        <w:t>: 53421.</w:t>
      </w:r>
    </w:p>
    <w:p w14:paraId="2CDDA51E"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4</w:t>
      </w:r>
      <w:r w:rsidRPr="00403D15">
        <w:rPr>
          <w:rFonts w:ascii="Cambria" w:hAnsi="Cambria"/>
          <w:noProof/>
        </w:rPr>
        <w:tab/>
        <w:t xml:space="preserve">Azman AS, Rumunu J, Abubakar A, </w:t>
      </w:r>
      <w:r w:rsidRPr="00403D15">
        <w:rPr>
          <w:rFonts w:ascii="Cambria" w:hAnsi="Cambria"/>
          <w:i/>
          <w:iCs/>
          <w:noProof/>
        </w:rPr>
        <w:t>et al.</w:t>
      </w:r>
      <w:r w:rsidRPr="00403D15">
        <w:rPr>
          <w:rFonts w:ascii="Cambria" w:hAnsi="Cambria"/>
          <w:noProof/>
        </w:rPr>
        <w:t xml:space="preserve"> Population-Level Effect of Cholera Vaccine on Displaced Populations, South Sudan, 2014. </w:t>
      </w:r>
      <w:r w:rsidRPr="00403D15">
        <w:rPr>
          <w:rFonts w:ascii="Cambria" w:hAnsi="Cambria"/>
          <w:i/>
          <w:iCs/>
          <w:noProof/>
        </w:rPr>
        <w:t>Emerg Infect Dis</w:t>
      </w:r>
      <w:r w:rsidRPr="00403D15">
        <w:rPr>
          <w:rFonts w:ascii="Cambria" w:hAnsi="Cambria"/>
          <w:noProof/>
        </w:rPr>
        <w:t xml:space="preserve"> 2016; </w:t>
      </w:r>
      <w:r w:rsidRPr="00403D15">
        <w:rPr>
          <w:rFonts w:ascii="Cambria" w:hAnsi="Cambria"/>
          <w:b/>
          <w:bCs/>
          <w:noProof/>
        </w:rPr>
        <w:t>22</w:t>
      </w:r>
      <w:r w:rsidRPr="00403D15">
        <w:rPr>
          <w:rFonts w:ascii="Cambria" w:hAnsi="Cambria"/>
          <w:noProof/>
        </w:rPr>
        <w:t>: 2014–7.</w:t>
      </w:r>
    </w:p>
    <w:p w14:paraId="4E14453E"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5</w:t>
      </w:r>
      <w:r w:rsidRPr="00403D15">
        <w:rPr>
          <w:rFonts w:ascii="Cambria" w:hAnsi="Cambria"/>
          <w:noProof/>
        </w:rPr>
        <w:tab/>
        <w:t xml:space="preserve">Azman AS, Rudolph KE, Cummings D a T, Lessler J. The incubation period of cholera: a systematic review. </w:t>
      </w:r>
      <w:r w:rsidRPr="00403D15">
        <w:rPr>
          <w:rFonts w:ascii="Cambria" w:hAnsi="Cambria"/>
          <w:i/>
          <w:iCs/>
          <w:noProof/>
        </w:rPr>
        <w:t>J Infect</w:t>
      </w:r>
      <w:r w:rsidRPr="00403D15">
        <w:rPr>
          <w:rFonts w:ascii="Cambria" w:hAnsi="Cambria"/>
          <w:noProof/>
        </w:rPr>
        <w:t xml:space="preserve"> 2013; </w:t>
      </w:r>
      <w:r w:rsidRPr="00403D15">
        <w:rPr>
          <w:rFonts w:ascii="Cambria" w:hAnsi="Cambria"/>
          <w:b/>
          <w:bCs/>
          <w:noProof/>
        </w:rPr>
        <w:t>66</w:t>
      </w:r>
      <w:r w:rsidRPr="00403D15">
        <w:rPr>
          <w:rFonts w:ascii="Cambria" w:hAnsi="Cambria"/>
          <w:noProof/>
        </w:rPr>
        <w:t>: 432–8.</w:t>
      </w:r>
    </w:p>
    <w:p w14:paraId="7AB13117"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6</w:t>
      </w:r>
      <w:r w:rsidRPr="00403D15">
        <w:rPr>
          <w:rFonts w:ascii="Cambria" w:hAnsi="Cambria"/>
          <w:noProof/>
        </w:rPr>
        <w:tab/>
        <w:t xml:space="preserve">Azman AS, Luquero FJ, Ciglenecki I, Grais RF, Sack D a., Lessler J. The Impact of a One-Dose versus Two-Dose Oral Cholera Vaccine Regimen in Outbreak Settings: A Modeling Study. </w:t>
      </w:r>
      <w:r w:rsidRPr="00403D15">
        <w:rPr>
          <w:rFonts w:ascii="Cambria" w:hAnsi="Cambria"/>
          <w:i/>
          <w:iCs/>
          <w:noProof/>
        </w:rPr>
        <w:t>PLOS Med</w:t>
      </w:r>
      <w:r w:rsidRPr="00403D15">
        <w:rPr>
          <w:rFonts w:ascii="Cambria" w:hAnsi="Cambria"/>
          <w:noProof/>
        </w:rPr>
        <w:t xml:space="preserve"> 2015; </w:t>
      </w:r>
      <w:r w:rsidRPr="00403D15">
        <w:rPr>
          <w:rFonts w:ascii="Cambria" w:hAnsi="Cambria"/>
          <w:b/>
          <w:bCs/>
          <w:noProof/>
        </w:rPr>
        <w:t>12</w:t>
      </w:r>
      <w:r w:rsidRPr="00403D15">
        <w:rPr>
          <w:rFonts w:ascii="Cambria" w:hAnsi="Cambria"/>
          <w:noProof/>
        </w:rPr>
        <w:t>: e1001867.</w:t>
      </w:r>
    </w:p>
    <w:p w14:paraId="7AB529D3"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7</w:t>
      </w:r>
      <w:r w:rsidRPr="00403D15">
        <w:rPr>
          <w:rFonts w:ascii="Cambria" w:hAnsi="Cambria"/>
          <w:noProof/>
        </w:rPr>
        <w:tab/>
        <w:t xml:space="preserve">Weil A a, Khan AI, Chowdhury F, </w:t>
      </w:r>
      <w:r w:rsidRPr="00403D15">
        <w:rPr>
          <w:rFonts w:ascii="Cambria" w:hAnsi="Cambria"/>
          <w:i/>
          <w:iCs/>
          <w:noProof/>
        </w:rPr>
        <w:t>et al.</w:t>
      </w:r>
      <w:r w:rsidRPr="00403D15">
        <w:rPr>
          <w:rFonts w:ascii="Cambria" w:hAnsi="Cambria"/>
          <w:noProof/>
        </w:rPr>
        <w:t xml:space="preserve"> Clinical outcomes in household contacts of patients with cholera in Bangladesh. </w:t>
      </w:r>
      <w:r w:rsidRPr="00403D15">
        <w:rPr>
          <w:rFonts w:ascii="Cambria" w:hAnsi="Cambria"/>
          <w:i/>
          <w:iCs/>
          <w:noProof/>
        </w:rPr>
        <w:t>Clin Infect Dis</w:t>
      </w:r>
      <w:r w:rsidRPr="00403D15">
        <w:rPr>
          <w:rFonts w:ascii="Cambria" w:hAnsi="Cambria"/>
          <w:noProof/>
        </w:rPr>
        <w:t xml:space="preserve"> 2009; </w:t>
      </w:r>
      <w:r w:rsidRPr="00403D15">
        <w:rPr>
          <w:rFonts w:ascii="Cambria" w:hAnsi="Cambria"/>
          <w:b/>
          <w:bCs/>
          <w:noProof/>
        </w:rPr>
        <w:t>49</w:t>
      </w:r>
      <w:r w:rsidRPr="00403D15">
        <w:rPr>
          <w:rFonts w:ascii="Cambria" w:hAnsi="Cambria"/>
          <w:noProof/>
        </w:rPr>
        <w:t>: 1473–9.</w:t>
      </w:r>
    </w:p>
    <w:p w14:paraId="13128834"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8</w:t>
      </w:r>
      <w:r w:rsidRPr="00403D15">
        <w:rPr>
          <w:rFonts w:ascii="Cambria" w:hAnsi="Cambria"/>
          <w:noProof/>
        </w:rPr>
        <w:tab/>
        <w:t xml:space="preserve">Moore S, Lessler J. Optimal allocation of the limited oral cholera vaccine supply between endemic and epidemic settings. </w:t>
      </w:r>
      <w:r w:rsidRPr="00403D15">
        <w:rPr>
          <w:rFonts w:ascii="Cambria" w:hAnsi="Cambria"/>
          <w:i/>
          <w:iCs/>
          <w:noProof/>
        </w:rPr>
        <w:t>J R Soc …</w:t>
      </w:r>
      <w:r w:rsidRPr="00403D15">
        <w:rPr>
          <w:rFonts w:ascii="Cambria" w:hAnsi="Cambria"/>
          <w:noProof/>
        </w:rPr>
        <w:t xml:space="preserve"> 2015. http://rsif.royalsocietypublishing.org/content/12/111/20150703 (accessed Oct 3, 2015).</w:t>
      </w:r>
    </w:p>
    <w:p w14:paraId="48FFF2CE"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39</w:t>
      </w:r>
      <w:r w:rsidRPr="00403D15">
        <w:rPr>
          <w:rFonts w:ascii="Cambria" w:hAnsi="Cambria"/>
          <w:noProof/>
        </w:rPr>
        <w:tab/>
        <w:t xml:space="preserve">Bhattacharya SK, Sur D, Ali M, </w:t>
      </w:r>
      <w:r w:rsidRPr="00403D15">
        <w:rPr>
          <w:rFonts w:ascii="Cambria" w:hAnsi="Cambria"/>
          <w:i/>
          <w:iCs/>
          <w:noProof/>
        </w:rPr>
        <w:t>et al.</w:t>
      </w:r>
      <w:r w:rsidRPr="00403D15">
        <w:rPr>
          <w:rFonts w:ascii="Cambria" w:hAnsi="Cambria"/>
          <w:noProof/>
        </w:rPr>
        <w:t xml:space="preserve"> 5 year efficacy of a bivalent killed whole-cell oral cholera vaccine in Kolkata, India: a cluster-randomised, double-blind, placebo-controlled trial. </w:t>
      </w:r>
      <w:r w:rsidRPr="00403D15">
        <w:rPr>
          <w:rFonts w:ascii="Cambria" w:hAnsi="Cambria"/>
          <w:i/>
          <w:iCs/>
          <w:noProof/>
        </w:rPr>
        <w:t>Lancet Infect Dis</w:t>
      </w:r>
      <w:r w:rsidRPr="00403D15">
        <w:rPr>
          <w:rFonts w:ascii="Cambria" w:hAnsi="Cambria"/>
          <w:noProof/>
        </w:rPr>
        <w:t xml:space="preserve"> 2013; </w:t>
      </w:r>
      <w:r w:rsidRPr="00403D15">
        <w:rPr>
          <w:rFonts w:ascii="Cambria" w:hAnsi="Cambria"/>
          <w:b/>
          <w:bCs/>
          <w:noProof/>
        </w:rPr>
        <w:t>13</w:t>
      </w:r>
      <w:r w:rsidRPr="00403D15">
        <w:rPr>
          <w:rFonts w:ascii="Cambria" w:hAnsi="Cambria"/>
          <w:noProof/>
        </w:rPr>
        <w:t>: 1050–6.</w:t>
      </w:r>
    </w:p>
    <w:p w14:paraId="1E12A05B" w14:textId="77777777" w:rsidR="00403D15" w:rsidRPr="00403D15" w:rsidRDefault="00403D15" w:rsidP="00403D15">
      <w:pPr>
        <w:widowControl w:val="0"/>
        <w:autoSpaceDE w:val="0"/>
        <w:autoSpaceDN w:val="0"/>
        <w:adjustRightInd w:val="0"/>
        <w:ind w:left="640" w:hanging="640"/>
        <w:rPr>
          <w:rFonts w:ascii="Cambria" w:hAnsi="Cambria"/>
          <w:noProof/>
        </w:rPr>
      </w:pPr>
      <w:r w:rsidRPr="00403D15">
        <w:rPr>
          <w:rFonts w:ascii="Cambria" w:hAnsi="Cambria"/>
          <w:noProof/>
        </w:rPr>
        <w:t>40</w:t>
      </w:r>
      <w:r w:rsidRPr="00403D15">
        <w:rPr>
          <w:rFonts w:ascii="Cambria" w:hAnsi="Cambria"/>
          <w:noProof/>
        </w:rPr>
        <w:tab/>
        <w:t xml:space="preserve">Van Loon FPL, Clemens JD, Chakraborty J, </w:t>
      </w:r>
      <w:r w:rsidRPr="00403D15">
        <w:rPr>
          <w:rFonts w:ascii="Cambria" w:hAnsi="Cambria"/>
          <w:i/>
          <w:iCs/>
          <w:noProof/>
        </w:rPr>
        <w:t>et al.</w:t>
      </w:r>
      <w:r w:rsidRPr="00403D15">
        <w:rPr>
          <w:rFonts w:ascii="Cambria" w:hAnsi="Cambria"/>
          <w:noProof/>
        </w:rPr>
        <w:t xml:space="preserve"> Field trial of inactivated oral cholera vaccines in Bangladesh: Results from 5 years of follow-up. </w:t>
      </w:r>
      <w:r w:rsidRPr="00403D15">
        <w:rPr>
          <w:rFonts w:ascii="Cambria" w:hAnsi="Cambria"/>
          <w:i/>
          <w:iCs/>
          <w:noProof/>
        </w:rPr>
        <w:t>Vaccine</w:t>
      </w:r>
      <w:r w:rsidRPr="00403D15">
        <w:rPr>
          <w:rFonts w:ascii="Cambria" w:hAnsi="Cambria"/>
          <w:noProof/>
        </w:rPr>
        <w:t xml:space="preserve"> 1996; </w:t>
      </w:r>
      <w:r w:rsidRPr="00403D15">
        <w:rPr>
          <w:rFonts w:ascii="Cambria" w:hAnsi="Cambria"/>
          <w:b/>
          <w:bCs/>
          <w:noProof/>
        </w:rPr>
        <w:t>14</w:t>
      </w:r>
      <w:r w:rsidRPr="00403D15">
        <w:rPr>
          <w:rFonts w:ascii="Cambria" w:hAnsi="Cambria"/>
          <w:noProof/>
        </w:rPr>
        <w:t>: 162–6.</w:t>
      </w:r>
    </w:p>
    <w:p w14:paraId="6F3B41A3" w14:textId="20FA3B72" w:rsidR="00D77E67" w:rsidRDefault="000A51A6" w:rsidP="00403D15">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Bentiu PoC Camp population estimates over time. </w:t>
      </w:r>
    </w:p>
    <w:p w14:paraId="78EC51D2" w14:textId="7E815B8A" w:rsidR="00D60633" w:rsidRDefault="00D60633" w:rsidP="00D60633">
      <w:r>
        <w:t xml:space="preserve">In order to simulate the Bentiu PoC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Pr>
          <w:b/>
        </w:rPr>
        <w:t>.</w:t>
      </w:r>
      <w:r>
        <w:t xml:space="preserve"> </w:t>
      </w:r>
    </w:p>
    <w:p w14:paraId="08FA7EE1" w14:textId="208CC458" w:rsidR="00055B77" w:rsidRDefault="00D60633" w:rsidP="00754E2D">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p>
    <w:p w14:paraId="3D424263" w14:textId="77777777" w:rsidR="00002C0D" w:rsidRDefault="00002C0D" w:rsidP="00754E2D"/>
    <w:p w14:paraId="1CD7E5DC" w14:textId="147FB7F5" w:rsidR="00002C0D" w:rsidRDefault="00002C0D" w:rsidP="00002C0D">
      <w:r>
        <w:rPr>
          <w:b/>
        </w:rPr>
        <w:t>Fig S3</w:t>
      </w:r>
      <w:r>
        <w:t>.</w:t>
      </w:r>
      <w:r>
        <w:rPr>
          <w:b/>
        </w:rPr>
        <w:t xml:space="preserve"> Duration of Herd Immunity (DHI) as a function of vaccine coverage and basic reproductive number.</w:t>
      </w:r>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E3B62DD" w:rsidR="00002C0D" w:rsidRDefault="00002C0D" w:rsidP="00002C0D">
      <w:pPr>
        <w:rPr>
          <w:b/>
        </w:rPr>
      </w:pPr>
      <w:r>
        <w:rPr>
          <w:b/>
        </w:rPr>
        <w:t>Fig S4. Time-dependent effective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between October and November 2016. </w:t>
      </w:r>
    </w:p>
    <w:p w14:paraId="719104F0" w14:textId="575F961B" w:rsidR="00002C0D" w:rsidRDefault="00002C0D" w:rsidP="00002C0D">
      <w:r>
        <w:t xml:space="preserve">We assumed a generation interval with mean of 5 days and following a gamma distribution with shape=0.5 and rate=0.1 as per </w:t>
      </w:r>
      <w:r w:rsidR="00800170">
        <w:t>ref</w:t>
      </w:r>
      <w:r w:rsidR="00FC2CCF">
        <w:t xml:space="preserve"> </w:t>
      </w:r>
      <w:r>
        <w:fldChar w:fldCharType="begin" w:fldLock="1"/>
      </w:r>
      <w:r w:rsidR="00403D15">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B66BAD" w:rsidRPr="00B66BAD">
        <w:rPr>
          <w:noProof/>
          <w:vertAlign w:val="superscript"/>
        </w:rPr>
        <w:t>34</w:t>
      </w:r>
      <w:r>
        <w:fldChar w:fldCharType="end"/>
      </w:r>
      <w:r>
        <w:t>.</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X(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m:oMath>
        <m:r>
          <w:rPr>
            <w:rFonts w:ascii="Cambria Math" w:hAnsi="Cambria Math"/>
          </w:rPr>
          <m:t>VE(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m:oMath>
        <m:r>
          <w:rPr>
            <w:rFonts w:ascii="Cambria Math" w:hAnsi="Cambria Math"/>
          </w:rPr>
          <m:t>V(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X(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r w:rsidR="001C4B5E">
        <w:rPr>
          <w:b/>
        </w:rPr>
        <w:t>Revaccination</w:t>
      </w:r>
      <w:r>
        <w:rPr>
          <w:b/>
        </w:rPr>
        <w:t xml:space="preserve"> strategies to maximize DHI assuming a non-waning vaccine.</w:t>
      </w:r>
    </w:p>
    <w:p w14:paraId="6C841262" w14:textId="1E024868" w:rsidR="00CB5408" w:rsidRPr="00CB5408" w:rsidRDefault="00CB5408" w:rsidP="00CB5408">
      <w:r>
        <w:t xml:space="preserve">As per Fig 4, except the vaccine now </w:t>
      </w:r>
      <w:r w:rsidR="00512F47">
        <w:t>retains the maximum efficacy estimated for Shanchol (0.583) for all time. Mass then Maintain strategies again maximize DHI for a fixed vaccine supply.</w:t>
      </w:r>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r>
        <w:t xml:space="preserve">{ Preliminary: </w:t>
      </w:r>
    </w:p>
    <w:p w14:paraId="375EC85A" w14:textId="77777777" w:rsidR="00C01BE6" w:rsidRDefault="00C01BE6" w:rsidP="00C01BE6">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Our primary results assume a “leaky” vaccine mode of action, but analysis using an “all or none” mode of action was repeated using a time-invariant VE estimate and creating paths from each vaccine compartment back to the S compartment so that the duration of time in the V</w:t>
      </w:r>
      <w:r>
        <w:softHyphen/>
      </w:r>
      <w:r>
        <w:rPr>
          <w:vertAlign w:val="subscript"/>
        </w:rPr>
        <w:t>n</w:t>
      </w:r>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54015AEA"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403D15">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B66BAD" w:rsidRPr="00B66BAD">
        <w:rPr>
          <w:noProof/>
          <w:vertAlign w:val="superscript"/>
        </w:rPr>
        <w:t>3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403D1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36,37&lt;/sup&gt;", "plainTextFormattedCitation" : "36,37", "previouslyFormattedCitation" : "&lt;sup&gt;36,37&lt;/sup&gt;" }, "properties" : { "noteIndex" : 0 }, "schema" : "https://github.com/citation-style-language/schema/raw/master/csl-citation.json" }</w:instrText>
      </w:r>
      <w:r>
        <w:fldChar w:fldCharType="separate"/>
      </w:r>
      <w:r w:rsidR="00B66BAD" w:rsidRPr="00B66BAD">
        <w:rPr>
          <w:noProof/>
          <w:vertAlign w:val="superscript"/>
        </w:rPr>
        <w:t>36,3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403D1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38\u201340&lt;/sup&gt;", "plainTextFormattedCitation" : "38\u201340", "previouslyFormattedCitation" : "&lt;sup&gt;38\u201340&lt;/sup&gt;" }, "properties" : { "noteIndex" : 0 }, "schema" : "https://github.com/citation-style-language/schema/raw/master/csl-citation.json" }</w:instrText>
      </w:r>
      <w:r>
        <w:fldChar w:fldCharType="separate"/>
      </w:r>
      <w:r w:rsidR="00B66BAD" w:rsidRPr="00B66BAD">
        <w:rPr>
          <w:noProof/>
          <w:vertAlign w:val="superscript"/>
        </w:rPr>
        <w:t>38–4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6385723F" w14:textId="77777777" w:rsidR="00C01BE6" w:rsidRDefault="00C01BE6"/>
    <w:sectPr w:rsidR="00C01BE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27T12:53:00Z" w:initials="CP">
    <w:p w14:paraId="0E072951" w14:textId="77777777" w:rsidR="00CB5408" w:rsidRDefault="00CB5408">
      <w:pPr>
        <w:pStyle w:val="CommentText"/>
      </w:pPr>
      <w:r>
        <w:t>Update with most recent data as situation evolves.</w:t>
      </w:r>
    </w:p>
    <w:p w14:paraId="386CA109" w14:textId="43C8CF88" w:rsidR="00CB5408" w:rsidRDefault="00CB5408">
      <w:pPr>
        <w:pStyle w:val="CommentText"/>
      </w:pPr>
      <w:r>
        <w:rPr>
          <w:rStyle w:val="CommentReference"/>
        </w:rPr>
        <w:annotationRef/>
      </w:r>
      <w:hyperlink r:id="rId1" w:history="1">
        <w:r w:rsidRPr="004166B7">
          <w:rPr>
            <w:rStyle w:val="Hyperlink"/>
          </w:rPr>
          <w:t>http://reliefweb.int/sites/reliefweb.int/files/resources/UNICEF%20South%20Sudan%20Humanitarian%20SitRep%20%2399%20-%2015%20Dec%202016.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CB5408" w:rsidRDefault="00CB5408" w:rsidP="001850C4">
      <w:r>
        <w:separator/>
      </w:r>
    </w:p>
  </w:endnote>
  <w:endnote w:type="continuationSeparator" w:id="0">
    <w:p w14:paraId="1E887071" w14:textId="77777777" w:rsidR="00CB5408" w:rsidRDefault="00CB5408"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CB5408" w:rsidRDefault="00CB5408"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CB5408" w:rsidRDefault="00CB5408"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CB5408" w:rsidRDefault="00CB5408"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225F">
      <w:rPr>
        <w:rStyle w:val="PageNumber"/>
        <w:noProof/>
      </w:rPr>
      <w:t>10</w:t>
    </w:r>
    <w:r>
      <w:rPr>
        <w:rStyle w:val="PageNumber"/>
      </w:rPr>
      <w:fldChar w:fldCharType="end"/>
    </w:r>
  </w:p>
  <w:p w14:paraId="08A4DC5F" w14:textId="77777777" w:rsidR="00CB5408" w:rsidRDefault="00CB5408"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CB5408" w:rsidRDefault="00CB5408" w:rsidP="001850C4">
      <w:r>
        <w:separator/>
      </w:r>
    </w:p>
  </w:footnote>
  <w:footnote w:type="continuationSeparator" w:id="0">
    <w:p w14:paraId="58BAF1B2" w14:textId="77777777" w:rsidR="00CB5408" w:rsidRDefault="00CB5408"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C2BED"/>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6272"/>
    <w:rsid w:val="00147394"/>
    <w:rsid w:val="001602F5"/>
    <w:rsid w:val="0016567C"/>
    <w:rsid w:val="00167FD3"/>
    <w:rsid w:val="00170BC3"/>
    <w:rsid w:val="0017181D"/>
    <w:rsid w:val="00173AD3"/>
    <w:rsid w:val="00176FEC"/>
    <w:rsid w:val="00183BEB"/>
    <w:rsid w:val="001850C4"/>
    <w:rsid w:val="00194DF1"/>
    <w:rsid w:val="001A3E37"/>
    <w:rsid w:val="001B4288"/>
    <w:rsid w:val="001B42D3"/>
    <w:rsid w:val="001C4B5E"/>
    <w:rsid w:val="001D3B79"/>
    <w:rsid w:val="001D4990"/>
    <w:rsid w:val="001E049A"/>
    <w:rsid w:val="001E0C33"/>
    <w:rsid w:val="001E6C5D"/>
    <w:rsid w:val="001E7E1A"/>
    <w:rsid w:val="001F435D"/>
    <w:rsid w:val="00202A22"/>
    <w:rsid w:val="00204221"/>
    <w:rsid w:val="00207B44"/>
    <w:rsid w:val="00212835"/>
    <w:rsid w:val="00215957"/>
    <w:rsid w:val="00217019"/>
    <w:rsid w:val="002222F4"/>
    <w:rsid w:val="002256CE"/>
    <w:rsid w:val="002347AA"/>
    <w:rsid w:val="00245BED"/>
    <w:rsid w:val="00246BDD"/>
    <w:rsid w:val="0026554C"/>
    <w:rsid w:val="0028276D"/>
    <w:rsid w:val="00286A28"/>
    <w:rsid w:val="00287B54"/>
    <w:rsid w:val="00290EDB"/>
    <w:rsid w:val="002A1306"/>
    <w:rsid w:val="002B1D6D"/>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640B7"/>
    <w:rsid w:val="00380271"/>
    <w:rsid w:val="00380776"/>
    <w:rsid w:val="003956CB"/>
    <w:rsid w:val="003A567D"/>
    <w:rsid w:val="003B3505"/>
    <w:rsid w:val="003B6D69"/>
    <w:rsid w:val="003D3632"/>
    <w:rsid w:val="003D39B4"/>
    <w:rsid w:val="003D3BBD"/>
    <w:rsid w:val="003E13B5"/>
    <w:rsid w:val="0040245D"/>
    <w:rsid w:val="00403CC2"/>
    <w:rsid w:val="00403D15"/>
    <w:rsid w:val="0040551F"/>
    <w:rsid w:val="00410998"/>
    <w:rsid w:val="00410A03"/>
    <w:rsid w:val="00413510"/>
    <w:rsid w:val="00417BC4"/>
    <w:rsid w:val="004203D1"/>
    <w:rsid w:val="00423090"/>
    <w:rsid w:val="0042502C"/>
    <w:rsid w:val="00437A54"/>
    <w:rsid w:val="00441D19"/>
    <w:rsid w:val="00456D57"/>
    <w:rsid w:val="00463D05"/>
    <w:rsid w:val="004711D7"/>
    <w:rsid w:val="0047120A"/>
    <w:rsid w:val="004737E0"/>
    <w:rsid w:val="00493178"/>
    <w:rsid w:val="00497717"/>
    <w:rsid w:val="004B689C"/>
    <w:rsid w:val="004C3907"/>
    <w:rsid w:val="004E0107"/>
    <w:rsid w:val="004F4FF7"/>
    <w:rsid w:val="004F60A8"/>
    <w:rsid w:val="004F662A"/>
    <w:rsid w:val="004F7D02"/>
    <w:rsid w:val="00501B43"/>
    <w:rsid w:val="00503E17"/>
    <w:rsid w:val="00505B2E"/>
    <w:rsid w:val="00512F47"/>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97617"/>
    <w:rsid w:val="005A7770"/>
    <w:rsid w:val="005B3DD3"/>
    <w:rsid w:val="005C033C"/>
    <w:rsid w:val="005C0BCB"/>
    <w:rsid w:val="005C0C25"/>
    <w:rsid w:val="005C7B32"/>
    <w:rsid w:val="005D6069"/>
    <w:rsid w:val="005E298F"/>
    <w:rsid w:val="005E48B4"/>
    <w:rsid w:val="005E6674"/>
    <w:rsid w:val="00601E61"/>
    <w:rsid w:val="00611687"/>
    <w:rsid w:val="006118CA"/>
    <w:rsid w:val="00612D10"/>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26209"/>
    <w:rsid w:val="007304DE"/>
    <w:rsid w:val="007353D3"/>
    <w:rsid w:val="00742212"/>
    <w:rsid w:val="007520A1"/>
    <w:rsid w:val="00754E2D"/>
    <w:rsid w:val="00755E78"/>
    <w:rsid w:val="00770127"/>
    <w:rsid w:val="0077266E"/>
    <w:rsid w:val="00773DF1"/>
    <w:rsid w:val="00786B9B"/>
    <w:rsid w:val="007914F5"/>
    <w:rsid w:val="007972B0"/>
    <w:rsid w:val="007A6AEE"/>
    <w:rsid w:val="007C15E6"/>
    <w:rsid w:val="007C5881"/>
    <w:rsid w:val="00800170"/>
    <w:rsid w:val="008218F0"/>
    <w:rsid w:val="0083178D"/>
    <w:rsid w:val="00831DED"/>
    <w:rsid w:val="00837827"/>
    <w:rsid w:val="00841525"/>
    <w:rsid w:val="00874653"/>
    <w:rsid w:val="008861F0"/>
    <w:rsid w:val="0088685D"/>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955D9"/>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66BAD"/>
    <w:rsid w:val="00B862CB"/>
    <w:rsid w:val="00B92EF6"/>
    <w:rsid w:val="00B95A14"/>
    <w:rsid w:val="00BA6E7B"/>
    <w:rsid w:val="00BB6260"/>
    <w:rsid w:val="00BC1235"/>
    <w:rsid w:val="00BC2050"/>
    <w:rsid w:val="00BC7511"/>
    <w:rsid w:val="00BE11BA"/>
    <w:rsid w:val="00BE225F"/>
    <w:rsid w:val="00BE2545"/>
    <w:rsid w:val="00BE4FAD"/>
    <w:rsid w:val="00BE6A6A"/>
    <w:rsid w:val="00BF150A"/>
    <w:rsid w:val="00C01BE6"/>
    <w:rsid w:val="00C023C4"/>
    <w:rsid w:val="00C032C9"/>
    <w:rsid w:val="00C04090"/>
    <w:rsid w:val="00C041CB"/>
    <w:rsid w:val="00C06A72"/>
    <w:rsid w:val="00C07693"/>
    <w:rsid w:val="00C23884"/>
    <w:rsid w:val="00C30928"/>
    <w:rsid w:val="00C345A8"/>
    <w:rsid w:val="00C346FB"/>
    <w:rsid w:val="00C42528"/>
    <w:rsid w:val="00C45E9F"/>
    <w:rsid w:val="00C51EE8"/>
    <w:rsid w:val="00C657FD"/>
    <w:rsid w:val="00C7026D"/>
    <w:rsid w:val="00C8087F"/>
    <w:rsid w:val="00C8088D"/>
    <w:rsid w:val="00C90B55"/>
    <w:rsid w:val="00C92837"/>
    <w:rsid w:val="00C930E1"/>
    <w:rsid w:val="00C93ED8"/>
    <w:rsid w:val="00C9645E"/>
    <w:rsid w:val="00CB0E9D"/>
    <w:rsid w:val="00CB5408"/>
    <w:rsid w:val="00CE18E3"/>
    <w:rsid w:val="00CF00A4"/>
    <w:rsid w:val="00CF2EF3"/>
    <w:rsid w:val="00CF37BB"/>
    <w:rsid w:val="00CF47B8"/>
    <w:rsid w:val="00CF504E"/>
    <w:rsid w:val="00D17AC2"/>
    <w:rsid w:val="00D32E9A"/>
    <w:rsid w:val="00D33102"/>
    <w:rsid w:val="00D5161A"/>
    <w:rsid w:val="00D552A1"/>
    <w:rsid w:val="00D552F7"/>
    <w:rsid w:val="00D60633"/>
    <w:rsid w:val="00D65AB7"/>
    <w:rsid w:val="00D72DDD"/>
    <w:rsid w:val="00D74EBF"/>
    <w:rsid w:val="00D77E67"/>
    <w:rsid w:val="00D8164E"/>
    <w:rsid w:val="00D82C50"/>
    <w:rsid w:val="00D87EEC"/>
    <w:rsid w:val="00DA6BB9"/>
    <w:rsid w:val="00DB4165"/>
    <w:rsid w:val="00DB4852"/>
    <w:rsid w:val="00DB674F"/>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55394"/>
    <w:rsid w:val="00F8110F"/>
    <w:rsid w:val="00F83CD8"/>
    <w:rsid w:val="00FA4C65"/>
    <w:rsid w:val="00FA75B1"/>
    <w:rsid w:val="00FB1466"/>
    <w:rsid w:val="00FB184A"/>
    <w:rsid w:val="00FB25E1"/>
    <w:rsid w:val="00FC2CCF"/>
    <w:rsid w:val="00FE5066"/>
    <w:rsid w:val="00FE63D9"/>
    <w:rsid w:val="00FF1173"/>
    <w:rsid w:val="00FF1E30"/>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liefweb.int/sites/reliefweb.int/files/resources/UNICEF%20South%20Sudan%20Humanitarian%20SitRep%20%2399%20-%2015%20Dec%202016.pdf"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2F1F3-535C-514C-BB5F-B99E7F8AE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0</Pages>
  <Words>23278</Words>
  <Characters>132691</Characters>
  <Application>Microsoft Macintosh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81</cp:revision>
  <cp:lastPrinted>2016-10-19T21:00:00Z</cp:lastPrinted>
  <dcterms:created xsi:type="dcterms:W3CDTF">2016-12-03T12:56:00Z</dcterms:created>
  <dcterms:modified xsi:type="dcterms:W3CDTF">2016-12-2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